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07864559"/>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07864560"/>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07864561"/>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023E4913" w14:textId="39B289AE" w:rsidR="00F2190C" w:rsidRDefault="0052441A">
      <w:pPr>
        <w:pStyle w:val="TDC1"/>
        <w:rPr>
          <w:rFonts w:asciiTheme="minorHAnsi" w:hAnsiTheme="minorHAnsi"/>
          <w:b w:val="0"/>
          <w:bCs w:val="0"/>
          <w:caps w:val="0"/>
          <w:noProof/>
          <w:sz w:val="22"/>
          <w:szCs w:val="22"/>
        </w:rPr>
      </w:pPr>
      <w:r w:rsidRPr="00552DBD">
        <w:rPr>
          <w:rFonts w:ascii="Times New Roman" w:eastAsia="Calibri" w:hAnsi="Times New Roman" w:cs="Times New Roman"/>
          <w:lang w:val="es-ES"/>
        </w:rPr>
        <w:fldChar w:fldCharType="begin"/>
      </w:r>
      <w:r w:rsidR="00101B1B" w:rsidRPr="00552DBD">
        <w:rPr>
          <w:rFonts w:ascii="Times New Roman" w:eastAsia="Calibri" w:hAnsi="Times New Roman" w:cs="Times New Roman"/>
          <w:lang w:val="en-US"/>
        </w:rPr>
        <w:instrText xml:space="preserve"> TOC \o "1-4" \h \z \u </w:instrText>
      </w:r>
      <w:r w:rsidRPr="00552DBD">
        <w:rPr>
          <w:rFonts w:ascii="Times New Roman" w:eastAsia="Calibri" w:hAnsi="Times New Roman" w:cs="Times New Roman"/>
          <w:lang w:val="es-ES"/>
        </w:rPr>
        <w:fldChar w:fldCharType="separate"/>
      </w:r>
      <w:hyperlink w:anchor="_Toc107864559" w:history="1">
        <w:r w:rsidR="00F2190C" w:rsidRPr="004B0473">
          <w:rPr>
            <w:rStyle w:val="Hipervnculo"/>
            <w:rFonts w:ascii="Times New Roman" w:hAnsi="Times New Roman" w:cs="Times New Roman"/>
            <w:noProof/>
          </w:rPr>
          <w:t>DEDICATORIA</w:t>
        </w:r>
        <w:r w:rsidR="00F2190C">
          <w:rPr>
            <w:noProof/>
            <w:webHidden/>
          </w:rPr>
          <w:tab/>
        </w:r>
        <w:r w:rsidR="00F2190C">
          <w:rPr>
            <w:noProof/>
            <w:webHidden/>
          </w:rPr>
          <w:fldChar w:fldCharType="begin"/>
        </w:r>
        <w:r w:rsidR="00F2190C">
          <w:rPr>
            <w:noProof/>
            <w:webHidden/>
          </w:rPr>
          <w:instrText xml:space="preserve"> PAGEREF _Toc107864559 \h </w:instrText>
        </w:r>
        <w:r w:rsidR="00F2190C">
          <w:rPr>
            <w:noProof/>
            <w:webHidden/>
          </w:rPr>
        </w:r>
        <w:r w:rsidR="00F2190C">
          <w:rPr>
            <w:noProof/>
            <w:webHidden/>
          </w:rPr>
          <w:fldChar w:fldCharType="separate"/>
        </w:r>
        <w:r w:rsidR="00F2190C">
          <w:rPr>
            <w:noProof/>
            <w:webHidden/>
          </w:rPr>
          <w:t>2</w:t>
        </w:r>
        <w:r w:rsidR="00F2190C">
          <w:rPr>
            <w:noProof/>
            <w:webHidden/>
          </w:rPr>
          <w:fldChar w:fldCharType="end"/>
        </w:r>
      </w:hyperlink>
    </w:p>
    <w:p w14:paraId="2A8613C7" w14:textId="2A679949" w:rsidR="00F2190C" w:rsidRDefault="00000000">
      <w:pPr>
        <w:pStyle w:val="TDC1"/>
        <w:rPr>
          <w:rFonts w:asciiTheme="minorHAnsi" w:hAnsiTheme="minorHAnsi"/>
          <w:b w:val="0"/>
          <w:bCs w:val="0"/>
          <w:caps w:val="0"/>
          <w:noProof/>
          <w:sz w:val="22"/>
          <w:szCs w:val="22"/>
        </w:rPr>
      </w:pPr>
      <w:hyperlink w:anchor="_Toc107864560" w:history="1">
        <w:r w:rsidR="00F2190C" w:rsidRPr="004B0473">
          <w:rPr>
            <w:rStyle w:val="Hipervnculo"/>
            <w:rFonts w:ascii="Times New Roman" w:hAnsi="Times New Roman" w:cs="Times New Roman"/>
            <w:noProof/>
          </w:rPr>
          <w:t>AGRADECIMIENTO</w:t>
        </w:r>
        <w:r w:rsidR="00F2190C">
          <w:rPr>
            <w:noProof/>
            <w:webHidden/>
          </w:rPr>
          <w:tab/>
        </w:r>
        <w:r w:rsidR="00F2190C">
          <w:rPr>
            <w:noProof/>
            <w:webHidden/>
          </w:rPr>
          <w:fldChar w:fldCharType="begin"/>
        </w:r>
        <w:r w:rsidR="00F2190C">
          <w:rPr>
            <w:noProof/>
            <w:webHidden/>
          </w:rPr>
          <w:instrText xml:space="preserve"> PAGEREF _Toc107864560 \h </w:instrText>
        </w:r>
        <w:r w:rsidR="00F2190C">
          <w:rPr>
            <w:noProof/>
            <w:webHidden/>
          </w:rPr>
        </w:r>
        <w:r w:rsidR="00F2190C">
          <w:rPr>
            <w:noProof/>
            <w:webHidden/>
          </w:rPr>
          <w:fldChar w:fldCharType="separate"/>
        </w:r>
        <w:r w:rsidR="00F2190C">
          <w:rPr>
            <w:noProof/>
            <w:webHidden/>
          </w:rPr>
          <w:t>3</w:t>
        </w:r>
        <w:r w:rsidR="00F2190C">
          <w:rPr>
            <w:noProof/>
            <w:webHidden/>
          </w:rPr>
          <w:fldChar w:fldCharType="end"/>
        </w:r>
      </w:hyperlink>
    </w:p>
    <w:p w14:paraId="74B183C5" w14:textId="5D939243" w:rsidR="00F2190C" w:rsidRDefault="00000000">
      <w:pPr>
        <w:pStyle w:val="TDC1"/>
        <w:rPr>
          <w:rFonts w:asciiTheme="minorHAnsi" w:hAnsiTheme="minorHAnsi"/>
          <w:b w:val="0"/>
          <w:bCs w:val="0"/>
          <w:caps w:val="0"/>
          <w:noProof/>
          <w:sz w:val="22"/>
          <w:szCs w:val="22"/>
        </w:rPr>
      </w:pPr>
      <w:hyperlink w:anchor="_Toc107864561" w:history="1">
        <w:r w:rsidR="00F2190C" w:rsidRPr="004B0473">
          <w:rPr>
            <w:rStyle w:val="Hipervnculo"/>
            <w:rFonts w:ascii="Times New Roman" w:hAnsi="Times New Roman" w:cs="Times New Roman"/>
            <w:noProof/>
            <w:lang w:val="en-US"/>
          </w:rPr>
          <w:t>ÍNDICE</w:t>
        </w:r>
        <w:r w:rsidR="00F2190C">
          <w:rPr>
            <w:noProof/>
            <w:webHidden/>
          </w:rPr>
          <w:tab/>
        </w:r>
        <w:r w:rsidR="00F2190C">
          <w:rPr>
            <w:noProof/>
            <w:webHidden/>
          </w:rPr>
          <w:fldChar w:fldCharType="begin"/>
        </w:r>
        <w:r w:rsidR="00F2190C">
          <w:rPr>
            <w:noProof/>
            <w:webHidden/>
          </w:rPr>
          <w:instrText xml:space="preserve"> PAGEREF _Toc107864561 \h </w:instrText>
        </w:r>
        <w:r w:rsidR="00F2190C">
          <w:rPr>
            <w:noProof/>
            <w:webHidden/>
          </w:rPr>
        </w:r>
        <w:r w:rsidR="00F2190C">
          <w:rPr>
            <w:noProof/>
            <w:webHidden/>
          </w:rPr>
          <w:fldChar w:fldCharType="separate"/>
        </w:r>
        <w:r w:rsidR="00F2190C">
          <w:rPr>
            <w:noProof/>
            <w:webHidden/>
          </w:rPr>
          <w:t>4</w:t>
        </w:r>
        <w:r w:rsidR="00F2190C">
          <w:rPr>
            <w:noProof/>
            <w:webHidden/>
          </w:rPr>
          <w:fldChar w:fldCharType="end"/>
        </w:r>
      </w:hyperlink>
    </w:p>
    <w:p w14:paraId="59192289" w14:textId="4D179895" w:rsidR="00F2190C" w:rsidRDefault="00000000">
      <w:pPr>
        <w:pStyle w:val="TDC1"/>
        <w:rPr>
          <w:rFonts w:asciiTheme="minorHAnsi" w:hAnsiTheme="minorHAnsi"/>
          <w:b w:val="0"/>
          <w:bCs w:val="0"/>
          <w:caps w:val="0"/>
          <w:noProof/>
          <w:sz w:val="22"/>
          <w:szCs w:val="22"/>
        </w:rPr>
      </w:pPr>
      <w:hyperlink w:anchor="_Toc107864562" w:history="1">
        <w:r w:rsidR="00F2190C" w:rsidRPr="004B0473">
          <w:rPr>
            <w:rStyle w:val="Hipervnculo"/>
            <w:rFonts w:ascii="Times New Roman" w:hAnsi="Times New Roman" w:cs="Times New Roman"/>
            <w:noProof/>
          </w:rPr>
          <w:t>RESUMEN</w:t>
        </w:r>
        <w:r w:rsidR="00F2190C">
          <w:rPr>
            <w:noProof/>
            <w:webHidden/>
          </w:rPr>
          <w:tab/>
        </w:r>
        <w:r w:rsidR="00F2190C">
          <w:rPr>
            <w:noProof/>
            <w:webHidden/>
          </w:rPr>
          <w:fldChar w:fldCharType="begin"/>
        </w:r>
        <w:r w:rsidR="00F2190C">
          <w:rPr>
            <w:noProof/>
            <w:webHidden/>
          </w:rPr>
          <w:instrText xml:space="preserve"> PAGEREF _Toc107864562 \h </w:instrText>
        </w:r>
        <w:r w:rsidR="00F2190C">
          <w:rPr>
            <w:noProof/>
            <w:webHidden/>
          </w:rPr>
        </w:r>
        <w:r w:rsidR="00F2190C">
          <w:rPr>
            <w:noProof/>
            <w:webHidden/>
          </w:rPr>
          <w:fldChar w:fldCharType="separate"/>
        </w:r>
        <w:r w:rsidR="00F2190C">
          <w:rPr>
            <w:noProof/>
            <w:webHidden/>
          </w:rPr>
          <w:t>8</w:t>
        </w:r>
        <w:r w:rsidR="00F2190C">
          <w:rPr>
            <w:noProof/>
            <w:webHidden/>
          </w:rPr>
          <w:fldChar w:fldCharType="end"/>
        </w:r>
      </w:hyperlink>
    </w:p>
    <w:p w14:paraId="344ED948" w14:textId="783500EA" w:rsidR="00F2190C" w:rsidRDefault="00000000">
      <w:pPr>
        <w:pStyle w:val="TDC1"/>
        <w:rPr>
          <w:rFonts w:asciiTheme="minorHAnsi" w:hAnsiTheme="minorHAnsi"/>
          <w:b w:val="0"/>
          <w:bCs w:val="0"/>
          <w:caps w:val="0"/>
          <w:noProof/>
          <w:sz w:val="22"/>
          <w:szCs w:val="22"/>
        </w:rPr>
      </w:pPr>
      <w:hyperlink w:anchor="_Toc107864563" w:history="1">
        <w:r w:rsidR="00F2190C" w:rsidRPr="004B0473">
          <w:rPr>
            <w:rStyle w:val="Hipervnculo"/>
            <w:rFonts w:ascii="Times New Roman" w:hAnsi="Times New Roman" w:cs="Times New Roman"/>
            <w:noProof/>
          </w:rPr>
          <w:t>ABSTRACT</w:t>
        </w:r>
        <w:r w:rsidR="00F2190C">
          <w:rPr>
            <w:noProof/>
            <w:webHidden/>
          </w:rPr>
          <w:tab/>
        </w:r>
        <w:r w:rsidR="00F2190C">
          <w:rPr>
            <w:noProof/>
            <w:webHidden/>
          </w:rPr>
          <w:fldChar w:fldCharType="begin"/>
        </w:r>
        <w:r w:rsidR="00F2190C">
          <w:rPr>
            <w:noProof/>
            <w:webHidden/>
          </w:rPr>
          <w:instrText xml:space="preserve"> PAGEREF _Toc107864563 \h </w:instrText>
        </w:r>
        <w:r w:rsidR="00F2190C">
          <w:rPr>
            <w:noProof/>
            <w:webHidden/>
          </w:rPr>
        </w:r>
        <w:r w:rsidR="00F2190C">
          <w:rPr>
            <w:noProof/>
            <w:webHidden/>
          </w:rPr>
          <w:fldChar w:fldCharType="separate"/>
        </w:r>
        <w:r w:rsidR="00F2190C">
          <w:rPr>
            <w:noProof/>
            <w:webHidden/>
          </w:rPr>
          <w:t>9</w:t>
        </w:r>
        <w:r w:rsidR="00F2190C">
          <w:rPr>
            <w:noProof/>
            <w:webHidden/>
          </w:rPr>
          <w:fldChar w:fldCharType="end"/>
        </w:r>
      </w:hyperlink>
    </w:p>
    <w:p w14:paraId="4FF26E21" w14:textId="358874F5" w:rsidR="00F2190C" w:rsidRDefault="00000000">
      <w:pPr>
        <w:pStyle w:val="TDC1"/>
        <w:rPr>
          <w:rFonts w:asciiTheme="minorHAnsi" w:hAnsiTheme="minorHAnsi"/>
          <w:b w:val="0"/>
          <w:bCs w:val="0"/>
          <w:caps w:val="0"/>
          <w:noProof/>
          <w:sz w:val="22"/>
          <w:szCs w:val="22"/>
        </w:rPr>
      </w:pPr>
      <w:hyperlink w:anchor="_Toc107864564" w:history="1">
        <w:r w:rsidR="00F2190C" w:rsidRPr="004B0473">
          <w:rPr>
            <w:rStyle w:val="Hipervnculo"/>
            <w:rFonts w:ascii="Times New Roman" w:eastAsia="Times New Roman" w:hAnsi="Times New Roman" w:cs="Times New Roman"/>
            <w:noProof/>
            <w:lang w:val="es-ES" w:eastAsia="en-US"/>
          </w:rPr>
          <w:t>INTRODUCCIÓN</w:t>
        </w:r>
        <w:r w:rsidR="00F2190C">
          <w:rPr>
            <w:noProof/>
            <w:webHidden/>
          </w:rPr>
          <w:tab/>
        </w:r>
        <w:r w:rsidR="00F2190C">
          <w:rPr>
            <w:noProof/>
            <w:webHidden/>
          </w:rPr>
          <w:fldChar w:fldCharType="begin"/>
        </w:r>
        <w:r w:rsidR="00F2190C">
          <w:rPr>
            <w:noProof/>
            <w:webHidden/>
          </w:rPr>
          <w:instrText xml:space="preserve"> PAGEREF _Toc107864564 \h </w:instrText>
        </w:r>
        <w:r w:rsidR="00F2190C">
          <w:rPr>
            <w:noProof/>
            <w:webHidden/>
          </w:rPr>
        </w:r>
        <w:r w:rsidR="00F2190C">
          <w:rPr>
            <w:noProof/>
            <w:webHidden/>
          </w:rPr>
          <w:fldChar w:fldCharType="separate"/>
        </w:r>
        <w:r w:rsidR="00F2190C">
          <w:rPr>
            <w:noProof/>
            <w:webHidden/>
          </w:rPr>
          <w:t>10</w:t>
        </w:r>
        <w:r w:rsidR="00F2190C">
          <w:rPr>
            <w:noProof/>
            <w:webHidden/>
          </w:rPr>
          <w:fldChar w:fldCharType="end"/>
        </w:r>
      </w:hyperlink>
    </w:p>
    <w:p w14:paraId="2277D310" w14:textId="6E1CB5E7" w:rsidR="00F2190C" w:rsidRDefault="00000000">
      <w:pPr>
        <w:pStyle w:val="TDC1"/>
        <w:rPr>
          <w:rFonts w:asciiTheme="minorHAnsi" w:hAnsiTheme="minorHAnsi"/>
          <w:b w:val="0"/>
          <w:bCs w:val="0"/>
          <w:caps w:val="0"/>
          <w:noProof/>
          <w:sz w:val="22"/>
          <w:szCs w:val="22"/>
        </w:rPr>
      </w:pPr>
      <w:hyperlink w:anchor="_Toc107864565" w:history="1">
        <w:r w:rsidR="00F2190C" w:rsidRPr="004B0473">
          <w:rPr>
            <w:rStyle w:val="Hipervnculo"/>
            <w:rFonts w:ascii="Times New Roman" w:hAnsi="Times New Roman" w:cs="Times New Roman"/>
            <w:noProof/>
          </w:rPr>
          <w:t>CAPÍTULO 1: PLANTAMIENTO DEL PROBLEMA</w:t>
        </w:r>
        <w:r w:rsidR="00F2190C">
          <w:rPr>
            <w:noProof/>
            <w:webHidden/>
          </w:rPr>
          <w:tab/>
        </w:r>
        <w:r w:rsidR="00F2190C">
          <w:rPr>
            <w:noProof/>
            <w:webHidden/>
          </w:rPr>
          <w:fldChar w:fldCharType="begin"/>
        </w:r>
        <w:r w:rsidR="00F2190C">
          <w:rPr>
            <w:noProof/>
            <w:webHidden/>
          </w:rPr>
          <w:instrText xml:space="preserve"> PAGEREF _Toc107864565 \h </w:instrText>
        </w:r>
        <w:r w:rsidR="00F2190C">
          <w:rPr>
            <w:noProof/>
            <w:webHidden/>
          </w:rPr>
        </w:r>
        <w:r w:rsidR="00F2190C">
          <w:rPr>
            <w:noProof/>
            <w:webHidden/>
          </w:rPr>
          <w:fldChar w:fldCharType="separate"/>
        </w:r>
        <w:r w:rsidR="00F2190C">
          <w:rPr>
            <w:noProof/>
            <w:webHidden/>
          </w:rPr>
          <w:t>12</w:t>
        </w:r>
        <w:r w:rsidR="00F2190C">
          <w:rPr>
            <w:noProof/>
            <w:webHidden/>
          </w:rPr>
          <w:fldChar w:fldCharType="end"/>
        </w:r>
      </w:hyperlink>
    </w:p>
    <w:p w14:paraId="69E8D5F1" w14:textId="0CA37E18" w:rsidR="00F2190C" w:rsidRDefault="00000000">
      <w:pPr>
        <w:pStyle w:val="TDC2"/>
        <w:rPr>
          <w:rFonts w:asciiTheme="minorHAnsi" w:hAnsiTheme="minorHAnsi" w:cstheme="minorBidi"/>
          <w:b w:val="0"/>
          <w:bCs w:val="0"/>
        </w:rPr>
      </w:pPr>
      <w:hyperlink w:anchor="_Toc107864566" w:history="1">
        <w:r w:rsidR="00F2190C" w:rsidRPr="00CA26A1">
          <w:rPr>
            <w:rStyle w:val="Hipervnculo"/>
            <w:rFonts w:ascii="Times New Roman" w:hAnsi="Times New Roman" w:cs="Times New Roman"/>
          </w:rPr>
          <w:t>1.1</w:t>
        </w:r>
        <w:r w:rsidR="00F2190C">
          <w:rPr>
            <w:rFonts w:asciiTheme="minorHAnsi" w:hAnsiTheme="minorHAnsi" w:cstheme="minorBidi"/>
            <w:b w:val="0"/>
            <w:bCs w:val="0"/>
          </w:rPr>
          <w:tab/>
        </w:r>
        <w:r w:rsidR="00F2190C" w:rsidRPr="004B0473">
          <w:rPr>
            <w:rStyle w:val="Hipervnculo"/>
            <w:rFonts w:ascii="Times New Roman" w:hAnsi="Times New Roman" w:cs="Times New Roman"/>
          </w:rPr>
          <w:t>Descripción y formulación del problema general y específicos</w:t>
        </w:r>
        <w:r w:rsidR="00F2190C">
          <w:rPr>
            <w:webHidden/>
          </w:rPr>
          <w:tab/>
        </w:r>
        <w:r w:rsidR="00F2190C">
          <w:rPr>
            <w:webHidden/>
          </w:rPr>
          <w:fldChar w:fldCharType="begin"/>
        </w:r>
        <w:r w:rsidR="00F2190C">
          <w:rPr>
            <w:webHidden/>
          </w:rPr>
          <w:instrText xml:space="preserve"> PAGEREF _Toc107864566 \h </w:instrText>
        </w:r>
        <w:r w:rsidR="00F2190C">
          <w:rPr>
            <w:webHidden/>
          </w:rPr>
        </w:r>
        <w:r w:rsidR="00F2190C">
          <w:rPr>
            <w:webHidden/>
          </w:rPr>
          <w:fldChar w:fldCharType="separate"/>
        </w:r>
        <w:r w:rsidR="00F2190C">
          <w:rPr>
            <w:webHidden/>
          </w:rPr>
          <w:t>12</w:t>
        </w:r>
        <w:r w:rsidR="00F2190C">
          <w:rPr>
            <w:webHidden/>
          </w:rPr>
          <w:fldChar w:fldCharType="end"/>
        </w:r>
      </w:hyperlink>
    </w:p>
    <w:p w14:paraId="2464632E" w14:textId="2FFA7DC8" w:rsidR="00F2190C" w:rsidRDefault="00000000">
      <w:pPr>
        <w:pStyle w:val="TDC3"/>
        <w:rPr>
          <w:rFonts w:asciiTheme="minorHAnsi" w:hAnsiTheme="minorHAnsi" w:cstheme="minorBidi"/>
          <w:sz w:val="22"/>
          <w:szCs w:val="22"/>
        </w:rPr>
      </w:pPr>
      <w:hyperlink w:anchor="_Toc107864567" w:history="1">
        <w:r w:rsidR="00F2190C" w:rsidRPr="00CA26A1">
          <w:rPr>
            <w:rStyle w:val="Hipervnculo"/>
            <w:rFonts w:ascii="Times New Roman" w:hAnsi="Times New Roman" w:cs="Times New Roman"/>
          </w:rPr>
          <w:t>1.1.1</w:t>
        </w:r>
        <w:r w:rsidR="00F2190C">
          <w:rPr>
            <w:rFonts w:asciiTheme="minorHAnsi" w:hAnsiTheme="minorHAnsi" w:cstheme="minorBidi"/>
            <w:sz w:val="22"/>
            <w:szCs w:val="22"/>
          </w:rPr>
          <w:tab/>
        </w:r>
        <w:r w:rsidR="00F2190C" w:rsidRPr="004B0473">
          <w:rPr>
            <w:rStyle w:val="Hipervnculo"/>
            <w:rFonts w:ascii="Times New Roman" w:hAnsi="Times New Roman" w:cs="Times New Roman"/>
          </w:rPr>
          <w:t>Problema General</w:t>
        </w:r>
        <w:r w:rsidR="00F2190C">
          <w:rPr>
            <w:webHidden/>
          </w:rPr>
          <w:tab/>
        </w:r>
        <w:r w:rsidR="00F2190C">
          <w:rPr>
            <w:webHidden/>
          </w:rPr>
          <w:fldChar w:fldCharType="begin"/>
        </w:r>
        <w:r w:rsidR="00F2190C">
          <w:rPr>
            <w:webHidden/>
          </w:rPr>
          <w:instrText xml:space="preserve"> PAGEREF _Toc107864567 \h </w:instrText>
        </w:r>
        <w:r w:rsidR="00F2190C">
          <w:rPr>
            <w:webHidden/>
          </w:rPr>
        </w:r>
        <w:r w:rsidR="00F2190C">
          <w:rPr>
            <w:webHidden/>
          </w:rPr>
          <w:fldChar w:fldCharType="separate"/>
        </w:r>
        <w:r w:rsidR="00F2190C">
          <w:rPr>
            <w:webHidden/>
          </w:rPr>
          <w:t>14</w:t>
        </w:r>
        <w:r w:rsidR="00F2190C">
          <w:rPr>
            <w:webHidden/>
          </w:rPr>
          <w:fldChar w:fldCharType="end"/>
        </w:r>
      </w:hyperlink>
    </w:p>
    <w:p w14:paraId="3A3DB361" w14:textId="2927E631" w:rsidR="00F2190C" w:rsidRDefault="00000000">
      <w:pPr>
        <w:pStyle w:val="TDC3"/>
        <w:rPr>
          <w:rFonts w:asciiTheme="minorHAnsi" w:hAnsiTheme="minorHAnsi" w:cstheme="minorBidi"/>
          <w:sz w:val="22"/>
          <w:szCs w:val="22"/>
        </w:rPr>
      </w:pPr>
      <w:hyperlink w:anchor="_Toc107864568" w:history="1">
        <w:r w:rsidR="00F2190C" w:rsidRPr="00CA26A1">
          <w:rPr>
            <w:rStyle w:val="Hipervnculo"/>
            <w:rFonts w:ascii="Times New Roman" w:hAnsi="Times New Roman" w:cs="Times New Roman"/>
          </w:rPr>
          <w:t>1.1.2</w:t>
        </w:r>
        <w:r w:rsidR="00F2190C">
          <w:rPr>
            <w:rFonts w:asciiTheme="minorHAnsi" w:hAnsiTheme="minorHAnsi" w:cstheme="minorBidi"/>
            <w:sz w:val="22"/>
            <w:szCs w:val="22"/>
          </w:rPr>
          <w:tab/>
        </w:r>
        <w:r w:rsidR="00F2190C" w:rsidRPr="004B0473">
          <w:rPr>
            <w:rStyle w:val="Hipervnculo"/>
            <w:rFonts w:ascii="Times New Roman" w:hAnsi="Times New Roman" w:cs="Times New Roman"/>
          </w:rPr>
          <w:t>Problemas Específicos</w:t>
        </w:r>
        <w:r w:rsidR="00F2190C">
          <w:rPr>
            <w:webHidden/>
          </w:rPr>
          <w:tab/>
        </w:r>
        <w:r w:rsidR="00F2190C">
          <w:rPr>
            <w:webHidden/>
          </w:rPr>
          <w:fldChar w:fldCharType="begin"/>
        </w:r>
        <w:r w:rsidR="00F2190C">
          <w:rPr>
            <w:webHidden/>
          </w:rPr>
          <w:instrText xml:space="preserve"> PAGEREF _Toc107864568 \h </w:instrText>
        </w:r>
        <w:r w:rsidR="00F2190C">
          <w:rPr>
            <w:webHidden/>
          </w:rPr>
        </w:r>
        <w:r w:rsidR="00F2190C">
          <w:rPr>
            <w:webHidden/>
          </w:rPr>
          <w:fldChar w:fldCharType="separate"/>
        </w:r>
        <w:r w:rsidR="00F2190C">
          <w:rPr>
            <w:webHidden/>
          </w:rPr>
          <w:t>14</w:t>
        </w:r>
        <w:r w:rsidR="00F2190C">
          <w:rPr>
            <w:webHidden/>
          </w:rPr>
          <w:fldChar w:fldCharType="end"/>
        </w:r>
      </w:hyperlink>
    </w:p>
    <w:p w14:paraId="6C1757A5" w14:textId="24DBC2CB" w:rsidR="00F2190C" w:rsidRDefault="00000000">
      <w:pPr>
        <w:pStyle w:val="TDC2"/>
        <w:rPr>
          <w:rFonts w:asciiTheme="minorHAnsi" w:hAnsiTheme="minorHAnsi" w:cstheme="minorBidi"/>
          <w:b w:val="0"/>
          <w:bCs w:val="0"/>
        </w:rPr>
      </w:pPr>
      <w:hyperlink w:anchor="_Toc107864569" w:history="1">
        <w:r w:rsidR="00F2190C" w:rsidRPr="00CA26A1">
          <w:rPr>
            <w:rStyle w:val="Hipervnculo"/>
            <w:rFonts w:ascii="Times New Roman" w:hAnsi="Times New Roman" w:cs="Times New Roman"/>
          </w:rPr>
          <w:t>1.2</w:t>
        </w:r>
        <w:r w:rsidR="00F2190C">
          <w:rPr>
            <w:rFonts w:asciiTheme="minorHAnsi" w:hAnsiTheme="minorHAnsi" w:cstheme="minorBidi"/>
            <w:b w:val="0"/>
            <w:bCs w:val="0"/>
          </w:rPr>
          <w:tab/>
        </w:r>
        <w:r w:rsidR="00F2190C" w:rsidRPr="004B0473">
          <w:rPr>
            <w:rStyle w:val="Hipervnculo"/>
            <w:rFonts w:ascii="Times New Roman" w:hAnsi="Times New Roman" w:cs="Times New Roman"/>
          </w:rPr>
          <w:t>Objetivo general y específico</w:t>
        </w:r>
        <w:r w:rsidR="00F2190C">
          <w:rPr>
            <w:webHidden/>
          </w:rPr>
          <w:tab/>
        </w:r>
        <w:r w:rsidR="00F2190C">
          <w:rPr>
            <w:webHidden/>
          </w:rPr>
          <w:fldChar w:fldCharType="begin"/>
        </w:r>
        <w:r w:rsidR="00F2190C">
          <w:rPr>
            <w:webHidden/>
          </w:rPr>
          <w:instrText xml:space="preserve"> PAGEREF _Toc107864569 \h </w:instrText>
        </w:r>
        <w:r w:rsidR="00F2190C">
          <w:rPr>
            <w:webHidden/>
          </w:rPr>
        </w:r>
        <w:r w:rsidR="00F2190C">
          <w:rPr>
            <w:webHidden/>
          </w:rPr>
          <w:fldChar w:fldCharType="separate"/>
        </w:r>
        <w:r w:rsidR="00F2190C">
          <w:rPr>
            <w:webHidden/>
          </w:rPr>
          <w:t>15</w:t>
        </w:r>
        <w:r w:rsidR="00F2190C">
          <w:rPr>
            <w:webHidden/>
          </w:rPr>
          <w:fldChar w:fldCharType="end"/>
        </w:r>
      </w:hyperlink>
    </w:p>
    <w:p w14:paraId="568A32C0" w14:textId="04FB8317" w:rsidR="00F2190C" w:rsidRDefault="00000000">
      <w:pPr>
        <w:pStyle w:val="TDC3"/>
        <w:rPr>
          <w:rFonts w:asciiTheme="minorHAnsi" w:hAnsiTheme="minorHAnsi" w:cstheme="minorBidi"/>
          <w:sz w:val="22"/>
          <w:szCs w:val="22"/>
        </w:rPr>
      </w:pPr>
      <w:hyperlink w:anchor="_Toc107864570" w:history="1">
        <w:r w:rsidR="00F2190C" w:rsidRPr="00CA26A1">
          <w:rPr>
            <w:rStyle w:val="Hipervnculo"/>
            <w:rFonts w:ascii="Times New Roman" w:hAnsi="Times New Roman" w:cs="Times New Roman"/>
          </w:rPr>
          <w:t>1.2.1</w:t>
        </w:r>
        <w:r w:rsidR="00F2190C">
          <w:rPr>
            <w:rFonts w:asciiTheme="minorHAnsi" w:hAnsiTheme="minorHAnsi" w:cstheme="minorBidi"/>
            <w:sz w:val="22"/>
            <w:szCs w:val="22"/>
          </w:rPr>
          <w:tab/>
        </w:r>
        <w:r w:rsidR="00F2190C" w:rsidRPr="004B0473">
          <w:rPr>
            <w:rStyle w:val="Hipervnculo"/>
            <w:rFonts w:ascii="Times New Roman" w:hAnsi="Times New Roman" w:cs="Times New Roman"/>
          </w:rPr>
          <w:t>Objetivo General</w:t>
        </w:r>
        <w:r w:rsidR="00F2190C">
          <w:rPr>
            <w:webHidden/>
          </w:rPr>
          <w:tab/>
        </w:r>
        <w:r w:rsidR="00F2190C">
          <w:rPr>
            <w:webHidden/>
          </w:rPr>
          <w:fldChar w:fldCharType="begin"/>
        </w:r>
        <w:r w:rsidR="00F2190C">
          <w:rPr>
            <w:webHidden/>
          </w:rPr>
          <w:instrText xml:space="preserve"> PAGEREF _Toc107864570 \h </w:instrText>
        </w:r>
        <w:r w:rsidR="00F2190C">
          <w:rPr>
            <w:webHidden/>
          </w:rPr>
        </w:r>
        <w:r w:rsidR="00F2190C">
          <w:rPr>
            <w:webHidden/>
          </w:rPr>
          <w:fldChar w:fldCharType="separate"/>
        </w:r>
        <w:r w:rsidR="00F2190C">
          <w:rPr>
            <w:webHidden/>
          </w:rPr>
          <w:t>15</w:t>
        </w:r>
        <w:r w:rsidR="00F2190C">
          <w:rPr>
            <w:webHidden/>
          </w:rPr>
          <w:fldChar w:fldCharType="end"/>
        </w:r>
      </w:hyperlink>
    </w:p>
    <w:p w14:paraId="0EC9D97A" w14:textId="397A9DC1" w:rsidR="00F2190C" w:rsidRDefault="00000000">
      <w:pPr>
        <w:pStyle w:val="TDC3"/>
        <w:rPr>
          <w:rFonts w:asciiTheme="minorHAnsi" w:hAnsiTheme="minorHAnsi" w:cstheme="minorBidi"/>
          <w:sz w:val="22"/>
          <w:szCs w:val="22"/>
        </w:rPr>
      </w:pPr>
      <w:hyperlink w:anchor="_Toc107864571" w:history="1">
        <w:r w:rsidR="00F2190C" w:rsidRPr="00CA26A1">
          <w:rPr>
            <w:rStyle w:val="Hipervnculo"/>
            <w:rFonts w:ascii="Times New Roman" w:hAnsi="Times New Roman" w:cs="Times New Roman"/>
          </w:rPr>
          <w:t>1.2.2</w:t>
        </w:r>
        <w:r w:rsidR="00F2190C">
          <w:rPr>
            <w:rFonts w:asciiTheme="minorHAnsi" w:hAnsiTheme="minorHAnsi" w:cstheme="minorBidi"/>
            <w:sz w:val="22"/>
            <w:szCs w:val="22"/>
          </w:rPr>
          <w:tab/>
        </w:r>
        <w:r w:rsidR="00F2190C" w:rsidRPr="004B0473">
          <w:rPr>
            <w:rStyle w:val="Hipervnculo"/>
            <w:rFonts w:ascii="Times New Roman" w:hAnsi="Times New Roman" w:cs="Times New Roman"/>
          </w:rPr>
          <w:t>Objetivos Específicos</w:t>
        </w:r>
        <w:r w:rsidR="00F2190C">
          <w:rPr>
            <w:webHidden/>
          </w:rPr>
          <w:tab/>
        </w:r>
        <w:r w:rsidR="00F2190C">
          <w:rPr>
            <w:webHidden/>
          </w:rPr>
          <w:fldChar w:fldCharType="begin"/>
        </w:r>
        <w:r w:rsidR="00F2190C">
          <w:rPr>
            <w:webHidden/>
          </w:rPr>
          <w:instrText xml:space="preserve"> PAGEREF _Toc107864571 \h </w:instrText>
        </w:r>
        <w:r w:rsidR="00F2190C">
          <w:rPr>
            <w:webHidden/>
          </w:rPr>
        </w:r>
        <w:r w:rsidR="00F2190C">
          <w:rPr>
            <w:webHidden/>
          </w:rPr>
          <w:fldChar w:fldCharType="separate"/>
        </w:r>
        <w:r w:rsidR="00F2190C">
          <w:rPr>
            <w:webHidden/>
          </w:rPr>
          <w:t>15</w:t>
        </w:r>
        <w:r w:rsidR="00F2190C">
          <w:rPr>
            <w:webHidden/>
          </w:rPr>
          <w:fldChar w:fldCharType="end"/>
        </w:r>
      </w:hyperlink>
    </w:p>
    <w:p w14:paraId="70A8DC1C" w14:textId="330A0703" w:rsidR="00F2190C" w:rsidRDefault="00000000">
      <w:pPr>
        <w:pStyle w:val="TDC2"/>
        <w:rPr>
          <w:rFonts w:asciiTheme="minorHAnsi" w:hAnsiTheme="minorHAnsi" w:cstheme="minorBidi"/>
          <w:b w:val="0"/>
          <w:bCs w:val="0"/>
        </w:rPr>
      </w:pPr>
      <w:hyperlink w:anchor="_Toc107864572" w:history="1">
        <w:r w:rsidR="00F2190C" w:rsidRPr="00CA26A1">
          <w:rPr>
            <w:rStyle w:val="Hipervnculo"/>
            <w:rFonts w:ascii="Times New Roman" w:hAnsi="Times New Roman" w:cs="Times New Roman"/>
          </w:rPr>
          <w:t>1.3</w:t>
        </w:r>
        <w:r w:rsidR="00F2190C">
          <w:rPr>
            <w:rFonts w:asciiTheme="minorHAnsi" w:hAnsiTheme="minorHAnsi" w:cstheme="minorBidi"/>
            <w:b w:val="0"/>
            <w:bCs w:val="0"/>
          </w:rPr>
          <w:tab/>
        </w:r>
        <w:r w:rsidR="00F2190C" w:rsidRPr="004B0473">
          <w:rPr>
            <w:rStyle w:val="Hipervnculo"/>
            <w:rFonts w:ascii="Times New Roman" w:hAnsi="Times New Roman" w:cs="Times New Roman"/>
          </w:rPr>
          <w:t>Delimitación de la investigación: temporal espacial y temática</w:t>
        </w:r>
        <w:r w:rsidR="00F2190C">
          <w:rPr>
            <w:webHidden/>
          </w:rPr>
          <w:tab/>
        </w:r>
        <w:r w:rsidR="00F2190C">
          <w:rPr>
            <w:webHidden/>
          </w:rPr>
          <w:fldChar w:fldCharType="begin"/>
        </w:r>
        <w:r w:rsidR="00F2190C">
          <w:rPr>
            <w:webHidden/>
          </w:rPr>
          <w:instrText xml:space="preserve"> PAGEREF _Toc107864572 \h </w:instrText>
        </w:r>
        <w:r w:rsidR="00F2190C">
          <w:rPr>
            <w:webHidden/>
          </w:rPr>
        </w:r>
        <w:r w:rsidR="00F2190C">
          <w:rPr>
            <w:webHidden/>
          </w:rPr>
          <w:fldChar w:fldCharType="separate"/>
        </w:r>
        <w:r w:rsidR="00F2190C">
          <w:rPr>
            <w:webHidden/>
          </w:rPr>
          <w:t>15</w:t>
        </w:r>
        <w:r w:rsidR="00F2190C">
          <w:rPr>
            <w:webHidden/>
          </w:rPr>
          <w:fldChar w:fldCharType="end"/>
        </w:r>
      </w:hyperlink>
    </w:p>
    <w:p w14:paraId="19110041" w14:textId="61213D56" w:rsidR="00F2190C" w:rsidRDefault="00000000">
      <w:pPr>
        <w:pStyle w:val="TDC2"/>
        <w:rPr>
          <w:rFonts w:asciiTheme="minorHAnsi" w:hAnsiTheme="minorHAnsi" w:cstheme="minorBidi"/>
          <w:b w:val="0"/>
          <w:bCs w:val="0"/>
        </w:rPr>
      </w:pPr>
      <w:hyperlink w:anchor="_Toc107864573" w:history="1">
        <w:r w:rsidR="00F2190C" w:rsidRPr="00CA26A1">
          <w:rPr>
            <w:rStyle w:val="Hipervnculo"/>
            <w:rFonts w:ascii="Times New Roman" w:hAnsi="Times New Roman" w:cs="Times New Roman"/>
          </w:rPr>
          <w:t>1.4</w:t>
        </w:r>
        <w:r w:rsidR="00F2190C">
          <w:rPr>
            <w:rFonts w:asciiTheme="minorHAnsi" w:hAnsiTheme="minorHAnsi" w:cstheme="minorBidi"/>
            <w:b w:val="0"/>
            <w:bCs w:val="0"/>
          </w:rPr>
          <w:tab/>
        </w:r>
        <w:r w:rsidR="00F2190C" w:rsidRPr="004B0473">
          <w:rPr>
            <w:rStyle w:val="Hipervnculo"/>
            <w:rFonts w:ascii="Times New Roman" w:hAnsi="Times New Roman" w:cs="Times New Roman"/>
          </w:rPr>
          <w:t>Justificación e importancia</w:t>
        </w:r>
        <w:r w:rsidR="00F2190C">
          <w:rPr>
            <w:webHidden/>
          </w:rPr>
          <w:tab/>
        </w:r>
        <w:r w:rsidR="00F2190C">
          <w:rPr>
            <w:webHidden/>
          </w:rPr>
          <w:fldChar w:fldCharType="begin"/>
        </w:r>
        <w:r w:rsidR="00F2190C">
          <w:rPr>
            <w:webHidden/>
          </w:rPr>
          <w:instrText xml:space="preserve"> PAGEREF _Toc107864573 \h </w:instrText>
        </w:r>
        <w:r w:rsidR="00F2190C">
          <w:rPr>
            <w:webHidden/>
          </w:rPr>
        </w:r>
        <w:r w:rsidR="00F2190C">
          <w:rPr>
            <w:webHidden/>
          </w:rPr>
          <w:fldChar w:fldCharType="separate"/>
        </w:r>
        <w:r w:rsidR="00F2190C">
          <w:rPr>
            <w:webHidden/>
          </w:rPr>
          <w:t>16</w:t>
        </w:r>
        <w:r w:rsidR="00F2190C">
          <w:rPr>
            <w:webHidden/>
          </w:rPr>
          <w:fldChar w:fldCharType="end"/>
        </w:r>
      </w:hyperlink>
    </w:p>
    <w:p w14:paraId="3C438E9C" w14:textId="0BB15944" w:rsidR="00F2190C" w:rsidRDefault="00000000">
      <w:pPr>
        <w:pStyle w:val="TDC1"/>
        <w:rPr>
          <w:rFonts w:asciiTheme="minorHAnsi" w:hAnsiTheme="minorHAnsi"/>
          <w:b w:val="0"/>
          <w:bCs w:val="0"/>
          <w:caps w:val="0"/>
          <w:noProof/>
          <w:sz w:val="22"/>
          <w:szCs w:val="22"/>
        </w:rPr>
      </w:pPr>
      <w:hyperlink w:anchor="_Toc107864574" w:history="1">
        <w:r w:rsidR="00F2190C" w:rsidRPr="004B0473">
          <w:rPr>
            <w:rStyle w:val="Hipervnculo"/>
            <w:rFonts w:ascii="Times New Roman" w:eastAsia="Times New Roman" w:hAnsi="Times New Roman" w:cs="Times New Roman"/>
            <w:noProof/>
            <w:lang w:val="es-ES" w:eastAsia="en-US"/>
          </w:rPr>
          <w:t>CAPÍTULO</w:t>
        </w:r>
        <w:r w:rsidR="00F2190C" w:rsidRPr="004B0473">
          <w:rPr>
            <w:rStyle w:val="Hipervnculo"/>
            <w:rFonts w:ascii="Times New Roman" w:eastAsia="Times New Roman" w:hAnsi="Times New Roman" w:cs="Times New Roman"/>
            <w:noProof/>
            <w:spacing w:val="-3"/>
            <w:lang w:val="es-ES" w:eastAsia="en-US"/>
          </w:rPr>
          <w:t xml:space="preserve"> </w:t>
        </w:r>
        <w:r w:rsidR="00F2190C" w:rsidRPr="004B0473">
          <w:rPr>
            <w:rStyle w:val="Hipervnculo"/>
            <w:rFonts w:ascii="Times New Roman" w:eastAsia="Times New Roman" w:hAnsi="Times New Roman" w:cs="Times New Roman"/>
            <w:noProof/>
            <w:lang w:val="es-ES" w:eastAsia="en-US"/>
          </w:rPr>
          <w:t>2:</w:t>
        </w:r>
        <w:r w:rsidR="00F2190C" w:rsidRPr="004B0473">
          <w:rPr>
            <w:rStyle w:val="Hipervnculo"/>
            <w:rFonts w:ascii="Times New Roman" w:eastAsia="Times New Roman" w:hAnsi="Times New Roman" w:cs="Times New Roman"/>
            <w:noProof/>
            <w:spacing w:val="-2"/>
            <w:lang w:val="es-ES" w:eastAsia="en-US"/>
          </w:rPr>
          <w:t xml:space="preserve"> </w:t>
        </w:r>
        <w:r w:rsidR="00F2190C" w:rsidRPr="004B0473">
          <w:rPr>
            <w:rStyle w:val="Hipervnculo"/>
            <w:rFonts w:ascii="Times New Roman" w:eastAsia="Times New Roman" w:hAnsi="Times New Roman" w:cs="Times New Roman"/>
            <w:noProof/>
            <w:lang w:val="es-ES" w:eastAsia="en-US"/>
          </w:rPr>
          <w:t>MARCO</w:t>
        </w:r>
        <w:r w:rsidR="00F2190C" w:rsidRPr="004B0473">
          <w:rPr>
            <w:rStyle w:val="Hipervnculo"/>
            <w:rFonts w:ascii="Times New Roman" w:eastAsia="Times New Roman" w:hAnsi="Times New Roman" w:cs="Times New Roman"/>
            <w:noProof/>
            <w:spacing w:val="-8"/>
            <w:lang w:val="es-ES" w:eastAsia="en-US"/>
          </w:rPr>
          <w:t xml:space="preserve"> </w:t>
        </w:r>
        <w:r w:rsidR="00F2190C" w:rsidRPr="004B0473">
          <w:rPr>
            <w:rStyle w:val="Hipervnculo"/>
            <w:rFonts w:ascii="Times New Roman" w:eastAsia="Times New Roman" w:hAnsi="Times New Roman" w:cs="Times New Roman"/>
            <w:noProof/>
            <w:lang w:val="es-ES" w:eastAsia="en-US"/>
          </w:rPr>
          <w:t>TEORICO</w:t>
        </w:r>
        <w:r w:rsidR="00F2190C">
          <w:rPr>
            <w:noProof/>
            <w:webHidden/>
          </w:rPr>
          <w:tab/>
        </w:r>
        <w:r w:rsidR="00F2190C">
          <w:rPr>
            <w:noProof/>
            <w:webHidden/>
          </w:rPr>
          <w:fldChar w:fldCharType="begin"/>
        </w:r>
        <w:r w:rsidR="00F2190C">
          <w:rPr>
            <w:noProof/>
            <w:webHidden/>
          </w:rPr>
          <w:instrText xml:space="preserve"> PAGEREF _Toc107864574 \h </w:instrText>
        </w:r>
        <w:r w:rsidR="00F2190C">
          <w:rPr>
            <w:noProof/>
            <w:webHidden/>
          </w:rPr>
        </w:r>
        <w:r w:rsidR="00F2190C">
          <w:rPr>
            <w:noProof/>
            <w:webHidden/>
          </w:rPr>
          <w:fldChar w:fldCharType="separate"/>
        </w:r>
        <w:r w:rsidR="00F2190C">
          <w:rPr>
            <w:noProof/>
            <w:webHidden/>
          </w:rPr>
          <w:t>18</w:t>
        </w:r>
        <w:r w:rsidR="00F2190C">
          <w:rPr>
            <w:noProof/>
            <w:webHidden/>
          </w:rPr>
          <w:fldChar w:fldCharType="end"/>
        </w:r>
      </w:hyperlink>
    </w:p>
    <w:p w14:paraId="06C2DE14" w14:textId="523E4768" w:rsidR="00F2190C" w:rsidRDefault="00000000">
      <w:pPr>
        <w:pStyle w:val="TDC2"/>
        <w:rPr>
          <w:rFonts w:asciiTheme="minorHAnsi" w:hAnsiTheme="minorHAnsi" w:cstheme="minorBidi"/>
          <w:b w:val="0"/>
          <w:bCs w:val="0"/>
        </w:rPr>
      </w:pPr>
      <w:hyperlink w:anchor="_Toc107864575" w:history="1">
        <w:r w:rsidR="00F2190C" w:rsidRPr="00CA26A1">
          <w:rPr>
            <w:rStyle w:val="Hipervnculo"/>
            <w:rFonts w:ascii="Times New Roman" w:eastAsia="Times New Roman" w:hAnsi="Times New Roman" w:cs="Times New Roman"/>
            <w:lang w:val="es-ES" w:eastAsia="en-US"/>
          </w:rPr>
          <w:t>2.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Antecedentes del estudio de investigación (internacional, nacional)</w:t>
        </w:r>
        <w:r w:rsidR="00F2190C">
          <w:rPr>
            <w:webHidden/>
          </w:rPr>
          <w:tab/>
        </w:r>
        <w:r w:rsidR="00F2190C">
          <w:rPr>
            <w:webHidden/>
          </w:rPr>
          <w:fldChar w:fldCharType="begin"/>
        </w:r>
        <w:r w:rsidR="00F2190C">
          <w:rPr>
            <w:webHidden/>
          </w:rPr>
          <w:instrText xml:space="preserve"> PAGEREF _Toc107864575 \h </w:instrText>
        </w:r>
        <w:r w:rsidR="00F2190C">
          <w:rPr>
            <w:webHidden/>
          </w:rPr>
        </w:r>
        <w:r w:rsidR="00F2190C">
          <w:rPr>
            <w:webHidden/>
          </w:rPr>
          <w:fldChar w:fldCharType="separate"/>
        </w:r>
        <w:r w:rsidR="00F2190C">
          <w:rPr>
            <w:webHidden/>
          </w:rPr>
          <w:t>18</w:t>
        </w:r>
        <w:r w:rsidR="00F2190C">
          <w:rPr>
            <w:webHidden/>
          </w:rPr>
          <w:fldChar w:fldCharType="end"/>
        </w:r>
      </w:hyperlink>
    </w:p>
    <w:p w14:paraId="7CCE4BDA" w14:textId="727CDE1D" w:rsidR="00F2190C" w:rsidRDefault="00000000">
      <w:pPr>
        <w:pStyle w:val="TDC3"/>
        <w:rPr>
          <w:rFonts w:asciiTheme="minorHAnsi" w:hAnsiTheme="minorHAnsi" w:cstheme="minorBidi"/>
          <w:sz w:val="22"/>
          <w:szCs w:val="22"/>
        </w:rPr>
      </w:pPr>
      <w:hyperlink w:anchor="_Toc107864576" w:history="1">
        <w:r w:rsidR="00F2190C" w:rsidRPr="004B0473">
          <w:rPr>
            <w:rStyle w:val="Hipervnculo"/>
            <w:rFonts w:ascii="Times New Roman" w:eastAsia="Times New Roman" w:hAnsi="Times New Roman" w:cs="Times New Roman"/>
            <w:b/>
            <w:bCs/>
            <w:spacing w:val="-5"/>
            <w:lang w:val="es-ES" w:eastAsia="en-US"/>
          </w:rPr>
          <w:t>2.1.1.</w:t>
        </w:r>
        <w:r w:rsidR="00F2190C">
          <w:rPr>
            <w:rFonts w:asciiTheme="minorHAnsi" w:hAnsiTheme="minorHAnsi" w:cstheme="minorBidi"/>
            <w:sz w:val="22"/>
            <w:szCs w:val="22"/>
          </w:rPr>
          <w:tab/>
        </w:r>
        <w:r w:rsidR="00F2190C" w:rsidRPr="004B0473">
          <w:rPr>
            <w:rStyle w:val="Hipervnculo"/>
            <w:rFonts w:ascii="Times New Roman" w:hAnsi="Times New Roman" w:cs="Times New Roman"/>
            <w:b/>
            <w:bCs/>
            <w:lang w:eastAsia="pt-BR"/>
          </w:rPr>
          <w:t>Antecedentes Internacionales</w:t>
        </w:r>
        <w:r w:rsidR="00F2190C">
          <w:rPr>
            <w:webHidden/>
          </w:rPr>
          <w:tab/>
        </w:r>
        <w:r w:rsidR="00F2190C">
          <w:rPr>
            <w:webHidden/>
          </w:rPr>
          <w:fldChar w:fldCharType="begin"/>
        </w:r>
        <w:r w:rsidR="00F2190C">
          <w:rPr>
            <w:webHidden/>
          </w:rPr>
          <w:instrText xml:space="preserve"> PAGEREF _Toc107864576 \h </w:instrText>
        </w:r>
        <w:r w:rsidR="00F2190C">
          <w:rPr>
            <w:webHidden/>
          </w:rPr>
        </w:r>
        <w:r w:rsidR="00F2190C">
          <w:rPr>
            <w:webHidden/>
          </w:rPr>
          <w:fldChar w:fldCharType="separate"/>
        </w:r>
        <w:r w:rsidR="00F2190C">
          <w:rPr>
            <w:webHidden/>
          </w:rPr>
          <w:t>18</w:t>
        </w:r>
        <w:r w:rsidR="00F2190C">
          <w:rPr>
            <w:webHidden/>
          </w:rPr>
          <w:fldChar w:fldCharType="end"/>
        </w:r>
      </w:hyperlink>
    </w:p>
    <w:p w14:paraId="1140D8F1" w14:textId="4861426F" w:rsidR="00F2190C" w:rsidRDefault="00000000">
      <w:pPr>
        <w:pStyle w:val="TDC3"/>
        <w:rPr>
          <w:rFonts w:asciiTheme="minorHAnsi" w:hAnsiTheme="minorHAnsi" w:cstheme="minorBidi"/>
          <w:sz w:val="22"/>
          <w:szCs w:val="22"/>
        </w:rPr>
      </w:pPr>
      <w:hyperlink w:anchor="_Toc107864577" w:history="1">
        <w:r w:rsidR="00F2190C" w:rsidRPr="004B0473">
          <w:rPr>
            <w:rStyle w:val="Hipervnculo"/>
            <w:rFonts w:ascii="Times New Roman" w:eastAsia="Times New Roman" w:hAnsi="Times New Roman" w:cs="Times New Roman"/>
            <w:b/>
            <w:bCs/>
            <w:spacing w:val="-5"/>
            <w:lang w:val="es-ES" w:eastAsia="en-US"/>
          </w:rPr>
          <w:t>2.1.2.</w:t>
        </w:r>
        <w:r w:rsidR="00F2190C">
          <w:rPr>
            <w:rFonts w:asciiTheme="minorHAnsi" w:hAnsiTheme="minorHAnsi" w:cstheme="minorBidi"/>
            <w:sz w:val="22"/>
            <w:szCs w:val="22"/>
          </w:rPr>
          <w:tab/>
        </w:r>
        <w:r w:rsidR="00F2190C" w:rsidRPr="004B0473">
          <w:rPr>
            <w:rStyle w:val="Hipervnculo"/>
            <w:rFonts w:ascii="Times New Roman" w:hAnsi="Times New Roman" w:cs="Times New Roman"/>
            <w:b/>
            <w:bCs/>
            <w:lang w:eastAsia="pt-BR"/>
          </w:rPr>
          <w:t>Antecedentes Nacionales</w:t>
        </w:r>
        <w:r w:rsidR="00F2190C">
          <w:rPr>
            <w:webHidden/>
          </w:rPr>
          <w:tab/>
        </w:r>
        <w:r w:rsidR="00F2190C">
          <w:rPr>
            <w:webHidden/>
          </w:rPr>
          <w:fldChar w:fldCharType="begin"/>
        </w:r>
        <w:r w:rsidR="00F2190C">
          <w:rPr>
            <w:webHidden/>
          </w:rPr>
          <w:instrText xml:space="preserve"> PAGEREF _Toc107864577 \h </w:instrText>
        </w:r>
        <w:r w:rsidR="00F2190C">
          <w:rPr>
            <w:webHidden/>
          </w:rPr>
        </w:r>
        <w:r w:rsidR="00F2190C">
          <w:rPr>
            <w:webHidden/>
          </w:rPr>
          <w:fldChar w:fldCharType="separate"/>
        </w:r>
        <w:r w:rsidR="00F2190C">
          <w:rPr>
            <w:webHidden/>
          </w:rPr>
          <w:t>19</w:t>
        </w:r>
        <w:r w:rsidR="00F2190C">
          <w:rPr>
            <w:webHidden/>
          </w:rPr>
          <w:fldChar w:fldCharType="end"/>
        </w:r>
      </w:hyperlink>
    </w:p>
    <w:p w14:paraId="7FCF5B01" w14:textId="2D86CE22" w:rsidR="00F2190C" w:rsidRDefault="00000000">
      <w:pPr>
        <w:pStyle w:val="TDC2"/>
        <w:rPr>
          <w:rFonts w:asciiTheme="minorHAnsi" w:hAnsiTheme="minorHAnsi" w:cstheme="minorBidi"/>
          <w:b w:val="0"/>
          <w:bCs w:val="0"/>
        </w:rPr>
      </w:pPr>
      <w:hyperlink w:anchor="_Toc107864578" w:history="1">
        <w:r w:rsidR="00F2190C" w:rsidRPr="00CA26A1">
          <w:rPr>
            <w:rStyle w:val="Hipervnculo"/>
            <w:rFonts w:ascii="Times New Roman" w:hAnsi="Times New Roman" w:cs="Times New Roman"/>
          </w:rPr>
          <w:t>2.2</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Bases teóricas vinculadas a la variable o variables de estudio</w:t>
        </w:r>
        <w:r w:rsidR="00F2190C">
          <w:rPr>
            <w:webHidden/>
          </w:rPr>
          <w:tab/>
        </w:r>
        <w:r w:rsidR="00F2190C">
          <w:rPr>
            <w:webHidden/>
          </w:rPr>
          <w:fldChar w:fldCharType="begin"/>
        </w:r>
        <w:r w:rsidR="00F2190C">
          <w:rPr>
            <w:webHidden/>
          </w:rPr>
          <w:instrText xml:space="preserve"> PAGEREF _Toc107864578 \h </w:instrText>
        </w:r>
        <w:r w:rsidR="00F2190C">
          <w:rPr>
            <w:webHidden/>
          </w:rPr>
        </w:r>
        <w:r w:rsidR="00F2190C">
          <w:rPr>
            <w:webHidden/>
          </w:rPr>
          <w:fldChar w:fldCharType="separate"/>
        </w:r>
        <w:r w:rsidR="00F2190C">
          <w:rPr>
            <w:webHidden/>
          </w:rPr>
          <w:t>21</w:t>
        </w:r>
        <w:r w:rsidR="00F2190C">
          <w:rPr>
            <w:webHidden/>
          </w:rPr>
          <w:fldChar w:fldCharType="end"/>
        </w:r>
      </w:hyperlink>
    </w:p>
    <w:p w14:paraId="50E3442D" w14:textId="430828AD" w:rsidR="00F2190C" w:rsidRDefault="00000000">
      <w:pPr>
        <w:pStyle w:val="TDC3"/>
        <w:rPr>
          <w:rFonts w:asciiTheme="minorHAnsi" w:hAnsiTheme="minorHAnsi" w:cstheme="minorBidi"/>
          <w:sz w:val="22"/>
          <w:szCs w:val="22"/>
        </w:rPr>
      </w:pPr>
      <w:hyperlink w:anchor="_Toc107864579" w:history="1">
        <w:r w:rsidR="00F2190C" w:rsidRPr="00CA26A1">
          <w:rPr>
            <w:rStyle w:val="Hipervnculo"/>
            <w:rFonts w:ascii="Times New Roman" w:eastAsia="Times New Roman" w:hAnsi="Times New Roman" w:cs="Times New Roman"/>
            <w:lang w:val="es-ES" w:eastAsia="en-US"/>
          </w:rPr>
          <w:t>2.2.1</w:t>
        </w:r>
        <w:r w:rsidR="00F2190C">
          <w:rPr>
            <w:rFonts w:asciiTheme="minorHAnsi" w:hAnsiTheme="minorHAnsi" w:cstheme="minorBidi"/>
            <w:sz w:val="22"/>
            <w:szCs w:val="22"/>
          </w:rPr>
          <w:tab/>
        </w:r>
        <w:r w:rsidR="00F2190C" w:rsidRPr="004B0473">
          <w:rPr>
            <w:rStyle w:val="Hipervnculo"/>
            <w:rFonts w:ascii="Times New Roman" w:eastAsia="Times New Roman" w:hAnsi="Times New Roman" w:cs="Times New Roman"/>
            <w:lang w:val="es-ES" w:eastAsia="en-US"/>
          </w:rPr>
          <w:t>Variable Dependiente</w:t>
        </w:r>
        <w:r w:rsidR="00F2190C">
          <w:rPr>
            <w:webHidden/>
          </w:rPr>
          <w:tab/>
        </w:r>
        <w:r w:rsidR="00F2190C">
          <w:rPr>
            <w:webHidden/>
          </w:rPr>
          <w:fldChar w:fldCharType="begin"/>
        </w:r>
        <w:r w:rsidR="00F2190C">
          <w:rPr>
            <w:webHidden/>
          </w:rPr>
          <w:instrText xml:space="preserve"> PAGEREF _Toc107864579 \h </w:instrText>
        </w:r>
        <w:r w:rsidR="00F2190C">
          <w:rPr>
            <w:webHidden/>
          </w:rPr>
        </w:r>
        <w:r w:rsidR="00F2190C">
          <w:rPr>
            <w:webHidden/>
          </w:rPr>
          <w:fldChar w:fldCharType="separate"/>
        </w:r>
        <w:r w:rsidR="00F2190C">
          <w:rPr>
            <w:webHidden/>
          </w:rPr>
          <w:t>21</w:t>
        </w:r>
        <w:r w:rsidR="00F2190C">
          <w:rPr>
            <w:webHidden/>
          </w:rPr>
          <w:fldChar w:fldCharType="end"/>
        </w:r>
      </w:hyperlink>
    </w:p>
    <w:p w14:paraId="39BB5448" w14:textId="66DCEA78" w:rsidR="00F2190C" w:rsidRDefault="00000000">
      <w:pPr>
        <w:pStyle w:val="TDC4"/>
        <w:rPr>
          <w:rFonts w:asciiTheme="minorHAnsi" w:hAnsiTheme="minorHAnsi" w:cstheme="minorBidi"/>
          <w:b w:val="0"/>
          <w:sz w:val="22"/>
          <w:szCs w:val="22"/>
        </w:rPr>
      </w:pPr>
      <w:hyperlink w:anchor="_Toc107864580" w:history="1">
        <w:r w:rsidR="00F2190C" w:rsidRPr="00CA26A1">
          <w:rPr>
            <w:rStyle w:val="Hipervnculo"/>
            <w:rFonts w:ascii="Times New Roman" w:hAnsi="Times New Roman" w:cs="Times New Roman"/>
            <w:lang w:val="es-ES" w:eastAsia="en-US"/>
          </w:rPr>
          <w:t>2.2.1.1</w:t>
        </w:r>
        <w:r w:rsidR="00F2190C">
          <w:rPr>
            <w:rFonts w:asciiTheme="minorHAnsi" w:hAnsiTheme="minorHAnsi" w:cstheme="minorBidi"/>
            <w:b w:val="0"/>
            <w:sz w:val="22"/>
            <w:szCs w:val="22"/>
          </w:rPr>
          <w:tab/>
        </w:r>
        <w:r w:rsidR="00F2190C" w:rsidRPr="004B0473">
          <w:rPr>
            <w:rStyle w:val="Hipervnculo"/>
            <w:rFonts w:ascii="Times New Roman" w:hAnsi="Times New Roman" w:cs="Times New Roman"/>
            <w:lang w:val="es-ES" w:eastAsia="en-US"/>
          </w:rPr>
          <w:t>Dimensiones</w:t>
        </w:r>
        <w:r w:rsidR="00F2190C">
          <w:rPr>
            <w:webHidden/>
          </w:rPr>
          <w:tab/>
        </w:r>
        <w:r w:rsidR="00F2190C">
          <w:rPr>
            <w:webHidden/>
          </w:rPr>
          <w:fldChar w:fldCharType="begin"/>
        </w:r>
        <w:r w:rsidR="00F2190C">
          <w:rPr>
            <w:webHidden/>
          </w:rPr>
          <w:instrText xml:space="preserve"> PAGEREF _Toc107864580 \h </w:instrText>
        </w:r>
        <w:r w:rsidR="00F2190C">
          <w:rPr>
            <w:webHidden/>
          </w:rPr>
        </w:r>
        <w:r w:rsidR="00F2190C">
          <w:rPr>
            <w:webHidden/>
          </w:rPr>
          <w:fldChar w:fldCharType="separate"/>
        </w:r>
        <w:r w:rsidR="00F2190C">
          <w:rPr>
            <w:webHidden/>
          </w:rPr>
          <w:t>22</w:t>
        </w:r>
        <w:r w:rsidR="00F2190C">
          <w:rPr>
            <w:webHidden/>
          </w:rPr>
          <w:fldChar w:fldCharType="end"/>
        </w:r>
      </w:hyperlink>
    </w:p>
    <w:p w14:paraId="629D1124" w14:textId="48DC2BD8" w:rsidR="00F2190C" w:rsidRDefault="00000000">
      <w:pPr>
        <w:pStyle w:val="TDC4"/>
        <w:rPr>
          <w:rFonts w:asciiTheme="minorHAnsi" w:hAnsiTheme="minorHAnsi" w:cstheme="minorBidi"/>
          <w:b w:val="0"/>
          <w:sz w:val="22"/>
          <w:szCs w:val="22"/>
        </w:rPr>
      </w:pPr>
      <w:hyperlink w:anchor="_Toc107864581" w:history="1">
        <w:r w:rsidR="00F2190C" w:rsidRPr="00CA26A1">
          <w:rPr>
            <w:rStyle w:val="Hipervnculo"/>
            <w:rFonts w:ascii="Times New Roman" w:hAnsi="Times New Roman" w:cs="Times New Roman"/>
            <w:lang w:val="es-ES" w:eastAsia="en-US"/>
          </w:rPr>
          <w:t>2.2.1.2</w:t>
        </w:r>
        <w:r w:rsidR="00F2190C">
          <w:rPr>
            <w:rFonts w:asciiTheme="minorHAnsi" w:hAnsiTheme="minorHAnsi" w:cstheme="minorBidi"/>
            <w:b w:val="0"/>
            <w:sz w:val="22"/>
            <w:szCs w:val="22"/>
          </w:rPr>
          <w:tab/>
        </w:r>
        <w:r w:rsidR="00F2190C" w:rsidRPr="004B0473">
          <w:rPr>
            <w:rStyle w:val="Hipervnculo"/>
            <w:rFonts w:ascii="Times New Roman" w:hAnsi="Times New Roman" w:cs="Times New Roman"/>
            <w:lang w:val="es-ES" w:eastAsia="en-US"/>
          </w:rPr>
          <w:t>Indicadores</w:t>
        </w:r>
        <w:r w:rsidR="00F2190C">
          <w:rPr>
            <w:webHidden/>
          </w:rPr>
          <w:tab/>
        </w:r>
        <w:r w:rsidR="00F2190C">
          <w:rPr>
            <w:webHidden/>
          </w:rPr>
          <w:fldChar w:fldCharType="begin"/>
        </w:r>
        <w:r w:rsidR="00F2190C">
          <w:rPr>
            <w:webHidden/>
          </w:rPr>
          <w:instrText xml:space="preserve"> PAGEREF _Toc107864581 \h </w:instrText>
        </w:r>
        <w:r w:rsidR="00F2190C">
          <w:rPr>
            <w:webHidden/>
          </w:rPr>
        </w:r>
        <w:r w:rsidR="00F2190C">
          <w:rPr>
            <w:webHidden/>
          </w:rPr>
          <w:fldChar w:fldCharType="separate"/>
        </w:r>
        <w:r w:rsidR="00F2190C">
          <w:rPr>
            <w:webHidden/>
          </w:rPr>
          <w:t>22</w:t>
        </w:r>
        <w:r w:rsidR="00F2190C">
          <w:rPr>
            <w:webHidden/>
          </w:rPr>
          <w:fldChar w:fldCharType="end"/>
        </w:r>
      </w:hyperlink>
    </w:p>
    <w:p w14:paraId="3EA77AC1" w14:textId="5F0D1885" w:rsidR="00F2190C" w:rsidRDefault="00000000">
      <w:pPr>
        <w:pStyle w:val="TDC3"/>
        <w:rPr>
          <w:rFonts w:asciiTheme="minorHAnsi" w:hAnsiTheme="minorHAnsi" w:cstheme="minorBidi"/>
          <w:sz w:val="22"/>
          <w:szCs w:val="22"/>
        </w:rPr>
      </w:pPr>
      <w:hyperlink w:anchor="_Toc107864582" w:history="1">
        <w:r w:rsidR="00F2190C" w:rsidRPr="00CA26A1">
          <w:rPr>
            <w:rStyle w:val="Hipervnculo"/>
            <w:rFonts w:ascii="Times New Roman" w:eastAsia="Times New Roman" w:hAnsi="Times New Roman" w:cs="Times New Roman"/>
            <w:lang w:val="es-ES" w:eastAsia="en-US"/>
          </w:rPr>
          <w:t>2.2.2</w:t>
        </w:r>
        <w:r w:rsidR="00F2190C">
          <w:rPr>
            <w:rFonts w:asciiTheme="minorHAnsi" w:hAnsiTheme="minorHAnsi" w:cstheme="minorBidi"/>
            <w:sz w:val="22"/>
            <w:szCs w:val="22"/>
          </w:rPr>
          <w:tab/>
        </w:r>
        <w:r w:rsidR="00F2190C" w:rsidRPr="004B0473">
          <w:rPr>
            <w:rStyle w:val="Hipervnculo"/>
            <w:rFonts w:ascii="Times New Roman" w:eastAsia="Times New Roman" w:hAnsi="Times New Roman" w:cs="Times New Roman"/>
            <w:lang w:val="es-ES" w:eastAsia="en-US"/>
          </w:rPr>
          <w:t>Variable Independiente</w:t>
        </w:r>
        <w:r w:rsidR="00F2190C">
          <w:rPr>
            <w:webHidden/>
          </w:rPr>
          <w:tab/>
        </w:r>
        <w:r w:rsidR="00F2190C">
          <w:rPr>
            <w:webHidden/>
          </w:rPr>
          <w:fldChar w:fldCharType="begin"/>
        </w:r>
        <w:r w:rsidR="00F2190C">
          <w:rPr>
            <w:webHidden/>
          </w:rPr>
          <w:instrText xml:space="preserve"> PAGEREF _Toc107864582 \h </w:instrText>
        </w:r>
        <w:r w:rsidR="00F2190C">
          <w:rPr>
            <w:webHidden/>
          </w:rPr>
        </w:r>
        <w:r w:rsidR="00F2190C">
          <w:rPr>
            <w:webHidden/>
          </w:rPr>
          <w:fldChar w:fldCharType="separate"/>
        </w:r>
        <w:r w:rsidR="00F2190C">
          <w:rPr>
            <w:webHidden/>
          </w:rPr>
          <w:t>23</w:t>
        </w:r>
        <w:r w:rsidR="00F2190C">
          <w:rPr>
            <w:webHidden/>
          </w:rPr>
          <w:fldChar w:fldCharType="end"/>
        </w:r>
      </w:hyperlink>
    </w:p>
    <w:p w14:paraId="3A1D0E70" w14:textId="218ED380" w:rsidR="00F2190C" w:rsidRDefault="00000000">
      <w:pPr>
        <w:pStyle w:val="TDC4"/>
        <w:rPr>
          <w:rFonts w:asciiTheme="minorHAnsi" w:hAnsiTheme="minorHAnsi" w:cstheme="minorBidi"/>
          <w:b w:val="0"/>
          <w:sz w:val="22"/>
          <w:szCs w:val="22"/>
        </w:rPr>
      </w:pPr>
      <w:hyperlink w:anchor="_Toc107864583" w:history="1">
        <w:r w:rsidR="00F2190C" w:rsidRPr="00CA26A1">
          <w:rPr>
            <w:rStyle w:val="Hipervnculo"/>
            <w:rFonts w:ascii="Times New Roman" w:eastAsia="Arial" w:hAnsi="Times New Roman" w:cs="Times New Roman"/>
          </w:rPr>
          <w:t>2.2.2.1</w:t>
        </w:r>
        <w:r w:rsidR="00F2190C">
          <w:rPr>
            <w:rFonts w:asciiTheme="minorHAnsi" w:hAnsiTheme="minorHAnsi" w:cstheme="minorBidi"/>
            <w:b w:val="0"/>
            <w:sz w:val="22"/>
            <w:szCs w:val="22"/>
          </w:rPr>
          <w:tab/>
        </w:r>
        <w:r w:rsidR="00F2190C" w:rsidRPr="004B0473">
          <w:rPr>
            <w:rStyle w:val="Hipervnculo"/>
            <w:rFonts w:ascii="Times New Roman" w:eastAsia="Arial" w:hAnsi="Times New Roman" w:cs="Times New Roman"/>
          </w:rPr>
          <w:t>Metodología</w:t>
        </w:r>
        <w:r w:rsidR="00F2190C">
          <w:rPr>
            <w:webHidden/>
          </w:rPr>
          <w:tab/>
        </w:r>
        <w:r w:rsidR="00F2190C">
          <w:rPr>
            <w:webHidden/>
          </w:rPr>
          <w:fldChar w:fldCharType="begin"/>
        </w:r>
        <w:r w:rsidR="00F2190C">
          <w:rPr>
            <w:webHidden/>
          </w:rPr>
          <w:instrText xml:space="preserve"> PAGEREF _Toc107864583 \h </w:instrText>
        </w:r>
        <w:r w:rsidR="00F2190C">
          <w:rPr>
            <w:webHidden/>
          </w:rPr>
        </w:r>
        <w:r w:rsidR="00F2190C">
          <w:rPr>
            <w:webHidden/>
          </w:rPr>
          <w:fldChar w:fldCharType="separate"/>
        </w:r>
        <w:r w:rsidR="00F2190C">
          <w:rPr>
            <w:webHidden/>
          </w:rPr>
          <w:t>23</w:t>
        </w:r>
        <w:r w:rsidR="00F2190C">
          <w:rPr>
            <w:webHidden/>
          </w:rPr>
          <w:fldChar w:fldCharType="end"/>
        </w:r>
      </w:hyperlink>
    </w:p>
    <w:p w14:paraId="07BFADBE" w14:textId="46E8F1A2" w:rsidR="00F2190C" w:rsidRDefault="00000000">
      <w:pPr>
        <w:pStyle w:val="TDC2"/>
        <w:rPr>
          <w:rFonts w:asciiTheme="minorHAnsi" w:hAnsiTheme="minorHAnsi" w:cstheme="minorBidi"/>
          <w:b w:val="0"/>
          <w:bCs w:val="0"/>
        </w:rPr>
      </w:pPr>
      <w:hyperlink w:anchor="_Toc107864584" w:history="1">
        <w:r w:rsidR="00F2190C" w:rsidRPr="00CA26A1">
          <w:rPr>
            <w:rStyle w:val="Hipervnculo"/>
            <w:rFonts w:ascii="Times New Roman" w:eastAsia="Times New Roman" w:hAnsi="Times New Roman" w:cs="Times New Roman"/>
            <w:lang w:val="es-ES" w:eastAsia="en-US"/>
          </w:rPr>
          <w:t>2.3</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Definición de términos</w:t>
        </w:r>
        <w:r w:rsidR="00F2190C">
          <w:rPr>
            <w:webHidden/>
          </w:rPr>
          <w:tab/>
        </w:r>
        <w:r w:rsidR="00F2190C">
          <w:rPr>
            <w:webHidden/>
          </w:rPr>
          <w:fldChar w:fldCharType="begin"/>
        </w:r>
        <w:r w:rsidR="00F2190C">
          <w:rPr>
            <w:webHidden/>
          </w:rPr>
          <w:instrText xml:space="preserve"> PAGEREF _Toc107864584 \h </w:instrText>
        </w:r>
        <w:r w:rsidR="00F2190C">
          <w:rPr>
            <w:webHidden/>
          </w:rPr>
        </w:r>
        <w:r w:rsidR="00F2190C">
          <w:rPr>
            <w:webHidden/>
          </w:rPr>
          <w:fldChar w:fldCharType="separate"/>
        </w:r>
        <w:r w:rsidR="00F2190C">
          <w:rPr>
            <w:webHidden/>
          </w:rPr>
          <w:t>24</w:t>
        </w:r>
        <w:r w:rsidR="00F2190C">
          <w:rPr>
            <w:webHidden/>
          </w:rPr>
          <w:fldChar w:fldCharType="end"/>
        </w:r>
      </w:hyperlink>
    </w:p>
    <w:p w14:paraId="5F78F756" w14:textId="4C3BC1DA" w:rsidR="00F2190C" w:rsidRDefault="00000000">
      <w:pPr>
        <w:pStyle w:val="TDC1"/>
        <w:rPr>
          <w:rFonts w:asciiTheme="minorHAnsi" w:hAnsiTheme="minorHAnsi"/>
          <w:b w:val="0"/>
          <w:bCs w:val="0"/>
          <w:caps w:val="0"/>
          <w:noProof/>
          <w:sz w:val="22"/>
          <w:szCs w:val="22"/>
        </w:rPr>
      </w:pPr>
      <w:hyperlink w:anchor="_Toc107864585" w:history="1">
        <w:r w:rsidR="00F2190C" w:rsidRPr="004B0473">
          <w:rPr>
            <w:rStyle w:val="Hipervnculo"/>
            <w:rFonts w:ascii="Times New Roman" w:eastAsia="Times New Roman" w:hAnsi="Times New Roman" w:cs="Times New Roman"/>
            <w:noProof/>
            <w:lang w:val="es-ES" w:eastAsia="en-US"/>
          </w:rPr>
          <w:t>CAPÍTULO</w:t>
        </w:r>
        <w:r w:rsidR="00F2190C" w:rsidRPr="004B0473">
          <w:rPr>
            <w:rStyle w:val="Hipervnculo"/>
            <w:rFonts w:ascii="Times New Roman" w:eastAsia="Times New Roman" w:hAnsi="Times New Roman" w:cs="Times New Roman"/>
            <w:noProof/>
            <w:spacing w:val="-3"/>
            <w:lang w:val="es-ES" w:eastAsia="en-US"/>
          </w:rPr>
          <w:t xml:space="preserve"> </w:t>
        </w:r>
        <w:r w:rsidR="00F2190C" w:rsidRPr="004B0473">
          <w:rPr>
            <w:rStyle w:val="Hipervnculo"/>
            <w:rFonts w:ascii="Times New Roman" w:eastAsia="Times New Roman" w:hAnsi="Times New Roman" w:cs="Times New Roman"/>
            <w:noProof/>
            <w:lang w:val="es-ES" w:eastAsia="en-US"/>
          </w:rPr>
          <w:t>3:</w:t>
        </w:r>
        <w:r w:rsidR="00F2190C" w:rsidRPr="004B0473">
          <w:rPr>
            <w:rStyle w:val="Hipervnculo"/>
            <w:rFonts w:ascii="Times New Roman" w:eastAsia="Times New Roman" w:hAnsi="Times New Roman" w:cs="Times New Roman"/>
            <w:noProof/>
            <w:spacing w:val="-2"/>
            <w:lang w:val="es-ES" w:eastAsia="en-US"/>
          </w:rPr>
          <w:t xml:space="preserve"> </w:t>
        </w:r>
        <w:r w:rsidR="00F2190C" w:rsidRPr="004B0473">
          <w:rPr>
            <w:rStyle w:val="Hipervnculo"/>
            <w:rFonts w:ascii="Times New Roman" w:eastAsia="Times New Roman" w:hAnsi="Times New Roman" w:cs="Times New Roman"/>
            <w:noProof/>
            <w:lang w:val="es-ES" w:eastAsia="en-US"/>
          </w:rPr>
          <w:t>SISTEMA DE HIPÓTESIS</w:t>
        </w:r>
        <w:r w:rsidR="00F2190C">
          <w:rPr>
            <w:noProof/>
            <w:webHidden/>
          </w:rPr>
          <w:tab/>
        </w:r>
        <w:r w:rsidR="00F2190C">
          <w:rPr>
            <w:noProof/>
            <w:webHidden/>
          </w:rPr>
          <w:fldChar w:fldCharType="begin"/>
        </w:r>
        <w:r w:rsidR="00F2190C">
          <w:rPr>
            <w:noProof/>
            <w:webHidden/>
          </w:rPr>
          <w:instrText xml:space="preserve"> PAGEREF _Toc107864585 \h </w:instrText>
        </w:r>
        <w:r w:rsidR="00F2190C">
          <w:rPr>
            <w:noProof/>
            <w:webHidden/>
          </w:rPr>
        </w:r>
        <w:r w:rsidR="00F2190C">
          <w:rPr>
            <w:noProof/>
            <w:webHidden/>
          </w:rPr>
          <w:fldChar w:fldCharType="separate"/>
        </w:r>
        <w:r w:rsidR="00F2190C">
          <w:rPr>
            <w:noProof/>
            <w:webHidden/>
          </w:rPr>
          <w:t>27</w:t>
        </w:r>
        <w:r w:rsidR="00F2190C">
          <w:rPr>
            <w:noProof/>
            <w:webHidden/>
          </w:rPr>
          <w:fldChar w:fldCharType="end"/>
        </w:r>
      </w:hyperlink>
    </w:p>
    <w:p w14:paraId="3EB5899D" w14:textId="39015BB0" w:rsidR="00F2190C" w:rsidRDefault="00000000">
      <w:pPr>
        <w:pStyle w:val="TDC2"/>
        <w:rPr>
          <w:rFonts w:asciiTheme="minorHAnsi" w:hAnsiTheme="minorHAnsi" w:cstheme="minorBidi"/>
          <w:b w:val="0"/>
          <w:bCs w:val="0"/>
        </w:rPr>
      </w:pPr>
      <w:hyperlink w:anchor="_Toc107864586" w:history="1">
        <w:r w:rsidR="00F2190C" w:rsidRPr="00CA26A1">
          <w:rPr>
            <w:rStyle w:val="Hipervnculo"/>
            <w:rFonts w:ascii="Times New Roman" w:eastAsia="Times New Roman" w:hAnsi="Times New Roman" w:cs="Times New Roman"/>
            <w:lang w:val="es-ES" w:eastAsia="en-US"/>
          </w:rPr>
          <w:t>3.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Hipótesis</w:t>
        </w:r>
        <w:r w:rsidR="00F2190C">
          <w:rPr>
            <w:webHidden/>
          </w:rPr>
          <w:tab/>
        </w:r>
        <w:r w:rsidR="00F2190C">
          <w:rPr>
            <w:webHidden/>
          </w:rPr>
          <w:fldChar w:fldCharType="begin"/>
        </w:r>
        <w:r w:rsidR="00F2190C">
          <w:rPr>
            <w:webHidden/>
          </w:rPr>
          <w:instrText xml:space="preserve"> PAGEREF _Toc107864586 \h </w:instrText>
        </w:r>
        <w:r w:rsidR="00F2190C">
          <w:rPr>
            <w:webHidden/>
          </w:rPr>
        </w:r>
        <w:r w:rsidR="00F2190C">
          <w:rPr>
            <w:webHidden/>
          </w:rPr>
          <w:fldChar w:fldCharType="separate"/>
        </w:r>
        <w:r w:rsidR="00F2190C">
          <w:rPr>
            <w:webHidden/>
          </w:rPr>
          <w:t>27</w:t>
        </w:r>
        <w:r w:rsidR="00F2190C">
          <w:rPr>
            <w:webHidden/>
          </w:rPr>
          <w:fldChar w:fldCharType="end"/>
        </w:r>
      </w:hyperlink>
    </w:p>
    <w:p w14:paraId="556D310A" w14:textId="13A7EB5F" w:rsidR="00F2190C" w:rsidRDefault="00000000">
      <w:pPr>
        <w:pStyle w:val="TDC3"/>
        <w:rPr>
          <w:rFonts w:asciiTheme="minorHAnsi" w:hAnsiTheme="minorHAnsi" w:cstheme="minorBidi"/>
          <w:sz w:val="22"/>
          <w:szCs w:val="22"/>
        </w:rPr>
      </w:pPr>
      <w:hyperlink w:anchor="_Toc107864587" w:history="1">
        <w:r w:rsidR="00F2190C" w:rsidRPr="00CA26A1">
          <w:rPr>
            <w:rStyle w:val="Hipervnculo"/>
            <w:rFonts w:ascii="Times New Roman" w:hAnsi="Times New Roman" w:cs="Times New Roman"/>
            <w:lang w:val="es-ES" w:eastAsia="en-US"/>
          </w:rPr>
          <w:t>3.1.1</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Hipótesis Principal</w:t>
        </w:r>
        <w:r w:rsidR="00F2190C">
          <w:rPr>
            <w:webHidden/>
          </w:rPr>
          <w:tab/>
        </w:r>
        <w:r w:rsidR="00F2190C">
          <w:rPr>
            <w:webHidden/>
          </w:rPr>
          <w:fldChar w:fldCharType="begin"/>
        </w:r>
        <w:r w:rsidR="00F2190C">
          <w:rPr>
            <w:webHidden/>
          </w:rPr>
          <w:instrText xml:space="preserve"> PAGEREF _Toc107864587 \h </w:instrText>
        </w:r>
        <w:r w:rsidR="00F2190C">
          <w:rPr>
            <w:webHidden/>
          </w:rPr>
        </w:r>
        <w:r w:rsidR="00F2190C">
          <w:rPr>
            <w:webHidden/>
          </w:rPr>
          <w:fldChar w:fldCharType="separate"/>
        </w:r>
        <w:r w:rsidR="00F2190C">
          <w:rPr>
            <w:webHidden/>
          </w:rPr>
          <w:t>27</w:t>
        </w:r>
        <w:r w:rsidR="00F2190C">
          <w:rPr>
            <w:webHidden/>
          </w:rPr>
          <w:fldChar w:fldCharType="end"/>
        </w:r>
      </w:hyperlink>
    </w:p>
    <w:p w14:paraId="58FF20C7" w14:textId="69988B05" w:rsidR="00F2190C" w:rsidRDefault="00000000">
      <w:pPr>
        <w:pStyle w:val="TDC3"/>
        <w:rPr>
          <w:rFonts w:asciiTheme="minorHAnsi" w:hAnsiTheme="minorHAnsi" w:cstheme="minorBidi"/>
          <w:sz w:val="22"/>
          <w:szCs w:val="22"/>
        </w:rPr>
      </w:pPr>
      <w:hyperlink w:anchor="_Toc107864588" w:history="1">
        <w:r w:rsidR="00F2190C" w:rsidRPr="00CA26A1">
          <w:rPr>
            <w:rStyle w:val="Hipervnculo"/>
            <w:rFonts w:ascii="Times New Roman" w:hAnsi="Times New Roman" w:cs="Times New Roman"/>
            <w:lang w:val="es-ES" w:eastAsia="en-US"/>
          </w:rPr>
          <w:t>3.1.2</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Hipótesis Especificas</w:t>
        </w:r>
        <w:r w:rsidR="00F2190C">
          <w:rPr>
            <w:webHidden/>
          </w:rPr>
          <w:tab/>
        </w:r>
        <w:r w:rsidR="00F2190C">
          <w:rPr>
            <w:webHidden/>
          </w:rPr>
          <w:fldChar w:fldCharType="begin"/>
        </w:r>
        <w:r w:rsidR="00F2190C">
          <w:rPr>
            <w:webHidden/>
          </w:rPr>
          <w:instrText xml:space="preserve"> PAGEREF _Toc107864588 \h </w:instrText>
        </w:r>
        <w:r w:rsidR="00F2190C">
          <w:rPr>
            <w:webHidden/>
          </w:rPr>
        </w:r>
        <w:r w:rsidR="00F2190C">
          <w:rPr>
            <w:webHidden/>
          </w:rPr>
          <w:fldChar w:fldCharType="separate"/>
        </w:r>
        <w:r w:rsidR="00F2190C">
          <w:rPr>
            <w:webHidden/>
          </w:rPr>
          <w:t>27</w:t>
        </w:r>
        <w:r w:rsidR="00F2190C">
          <w:rPr>
            <w:webHidden/>
          </w:rPr>
          <w:fldChar w:fldCharType="end"/>
        </w:r>
      </w:hyperlink>
    </w:p>
    <w:p w14:paraId="4E994B75" w14:textId="7C899B29" w:rsidR="00F2190C" w:rsidRDefault="00000000">
      <w:pPr>
        <w:pStyle w:val="TDC1"/>
        <w:rPr>
          <w:rFonts w:asciiTheme="minorHAnsi" w:hAnsiTheme="minorHAnsi"/>
          <w:b w:val="0"/>
          <w:bCs w:val="0"/>
          <w:caps w:val="0"/>
          <w:noProof/>
          <w:sz w:val="22"/>
          <w:szCs w:val="22"/>
        </w:rPr>
      </w:pPr>
      <w:hyperlink w:anchor="_Toc107864589" w:history="1">
        <w:r w:rsidR="00F2190C" w:rsidRPr="004B0473">
          <w:rPr>
            <w:rStyle w:val="Hipervnculo"/>
            <w:rFonts w:ascii="Times New Roman" w:eastAsia="Times New Roman" w:hAnsi="Times New Roman" w:cs="Times New Roman"/>
            <w:noProof/>
            <w:lang w:val="es-ES" w:eastAsia="en-US"/>
          </w:rPr>
          <w:t>CAPÍTULO 4: METODOLOGÍA DE LA INVESTIGACIÓN</w:t>
        </w:r>
        <w:r w:rsidR="00F2190C">
          <w:rPr>
            <w:noProof/>
            <w:webHidden/>
          </w:rPr>
          <w:tab/>
        </w:r>
        <w:r w:rsidR="00F2190C">
          <w:rPr>
            <w:noProof/>
            <w:webHidden/>
          </w:rPr>
          <w:fldChar w:fldCharType="begin"/>
        </w:r>
        <w:r w:rsidR="00F2190C">
          <w:rPr>
            <w:noProof/>
            <w:webHidden/>
          </w:rPr>
          <w:instrText xml:space="preserve"> PAGEREF _Toc107864589 \h </w:instrText>
        </w:r>
        <w:r w:rsidR="00F2190C">
          <w:rPr>
            <w:noProof/>
            <w:webHidden/>
          </w:rPr>
        </w:r>
        <w:r w:rsidR="00F2190C">
          <w:rPr>
            <w:noProof/>
            <w:webHidden/>
          </w:rPr>
          <w:fldChar w:fldCharType="separate"/>
        </w:r>
        <w:r w:rsidR="00F2190C">
          <w:rPr>
            <w:noProof/>
            <w:webHidden/>
          </w:rPr>
          <w:t>28</w:t>
        </w:r>
        <w:r w:rsidR="00F2190C">
          <w:rPr>
            <w:noProof/>
            <w:webHidden/>
          </w:rPr>
          <w:fldChar w:fldCharType="end"/>
        </w:r>
      </w:hyperlink>
    </w:p>
    <w:p w14:paraId="69F0A72F" w14:textId="6D1BE711" w:rsidR="00F2190C" w:rsidRDefault="00000000">
      <w:pPr>
        <w:pStyle w:val="TDC2"/>
        <w:rPr>
          <w:rFonts w:asciiTheme="minorHAnsi" w:hAnsiTheme="minorHAnsi" w:cstheme="minorBidi"/>
          <w:b w:val="0"/>
          <w:bCs w:val="0"/>
        </w:rPr>
      </w:pPr>
      <w:hyperlink w:anchor="_Toc107864590" w:history="1">
        <w:r w:rsidR="00F2190C" w:rsidRPr="00CA26A1">
          <w:rPr>
            <w:rStyle w:val="Hipervnculo"/>
            <w:rFonts w:ascii="Times New Roman" w:eastAsia="Times New Roman" w:hAnsi="Times New Roman" w:cs="Times New Roman"/>
            <w:lang w:val="es-ES" w:eastAsia="en-US"/>
          </w:rPr>
          <w:t>4.1</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Tipo y nivel</w:t>
        </w:r>
        <w:r w:rsidR="00F2190C">
          <w:rPr>
            <w:webHidden/>
          </w:rPr>
          <w:tab/>
        </w:r>
        <w:r w:rsidR="00F2190C">
          <w:rPr>
            <w:webHidden/>
          </w:rPr>
          <w:fldChar w:fldCharType="begin"/>
        </w:r>
        <w:r w:rsidR="00F2190C">
          <w:rPr>
            <w:webHidden/>
          </w:rPr>
          <w:instrText xml:space="preserve"> PAGEREF _Toc107864590 \h </w:instrText>
        </w:r>
        <w:r w:rsidR="00F2190C">
          <w:rPr>
            <w:webHidden/>
          </w:rPr>
        </w:r>
        <w:r w:rsidR="00F2190C">
          <w:rPr>
            <w:webHidden/>
          </w:rPr>
          <w:fldChar w:fldCharType="separate"/>
        </w:r>
        <w:r w:rsidR="00F2190C">
          <w:rPr>
            <w:webHidden/>
          </w:rPr>
          <w:t>28</w:t>
        </w:r>
        <w:r w:rsidR="00F2190C">
          <w:rPr>
            <w:webHidden/>
          </w:rPr>
          <w:fldChar w:fldCharType="end"/>
        </w:r>
      </w:hyperlink>
    </w:p>
    <w:p w14:paraId="504AB48D" w14:textId="233E6079" w:rsidR="00F2190C" w:rsidRDefault="00000000">
      <w:pPr>
        <w:pStyle w:val="TDC2"/>
        <w:rPr>
          <w:rFonts w:asciiTheme="minorHAnsi" w:hAnsiTheme="minorHAnsi" w:cstheme="minorBidi"/>
          <w:b w:val="0"/>
          <w:bCs w:val="0"/>
        </w:rPr>
      </w:pPr>
      <w:hyperlink w:anchor="_Toc107864591" w:history="1">
        <w:r w:rsidR="00F2190C" w:rsidRPr="00CA26A1">
          <w:rPr>
            <w:rStyle w:val="Hipervnculo"/>
            <w:rFonts w:ascii="Times New Roman" w:eastAsia="Times New Roman" w:hAnsi="Times New Roman" w:cs="Times New Roman"/>
            <w:lang w:val="es-ES" w:eastAsia="en-US"/>
          </w:rPr>
          <w:t>4.2</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Diseño de investigación</w:t>
        </w:r>
        <w:r w:rsidR="00F2190C">
          <w:rPr>
            <w:webHidden/>
          </w:rPr>
          <w:tab/>
        </w:r>
        <w:r w:rsidR="00F2190C">
          <w:rPr>
            <w:webHidden/>
          </w:rPr>
          <w:fldChar w:fldCharType="begin"/>
        </w:r>
        <w:r w:rsidR="00F2190C">
          <w:rPr>
            <w:webHidden/>
          </w:rPr>
          <w:instrText xml:space="preserve"> PAGEREF _Toc107864591 \h </w:instrText>
        </w:r>
        <w:r w:rsidR="00F2190C">
          <w:rPr>
            <w:webHidden/>
          </w:rPr>
        </w:r>
        <w:r w:rsidR="00F2190C">
          <w:rPr>
            <w:webHidden/>
          </w:rPr>
          <w:fldChar w:fldCharType="separate"/>
        </w:r>
        <w:r w:rsidR="00F2190C">
          <w:rPr>
            <w:webHidden/>
          </w:rPr>
          <w:t>28</w:t>
        </w:r>
        <w:r w:rsidR="00F2190C">
          <w:rPr>
            <w:webHidden/>
          </w:rPr>
          <w:fldChar w:fldCharType="end"/>
        </w:r>
      </w:hyperlink>
    </w:p>
    <w:p w14:paraId="5CFD7670" w14:textId="4277FCA1" w:rsidR="00F2190C" w:rsidRDefault="00000000">
      <w:pPr>
        <w:pStyle w:val="TDC2"/>
        <w:rPr>
          <w:rFonts w:asciiTheme="minorHAnsi" w:hAnsiTheme="minorHAnsi" w:cstheme="minorBidi"/>
          <w:b w:val="0"/>
          <w:bCs w:val="0"/>
        </w:rPr>
      </w:pPr>
      <w:hyperlink w:anchor="_Toc107864592" w:history="1">
        <w:r w:rsidR="00F2190C" w:rsidRPr="00CA26A1">
          <w:rPr>
            <w:rStyle w:val="Hipervnculo"/>
            <w:rFonts w:ascii="Times New Roman" w:eastAsia="Times New Roman" w:hAnsi="Times New Roman" w:cs="Times New Roman"/>
            <w:lang w:val="es-ES" w:eastAsia="en-US"/>
          </w:rPr>
          <w:t>4.3</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Población y muestra</w:t>
        </w:r>
        <w:r w:rsidR="00F2190C">
          <w:rPr>
            <w:webHidden/>
          </w:rPr>
          <w:tab/>
        </w:r>
        <w:r w:rsidR="00F2190C">
          <w:rPr>
            <w:webHidden/>
          </w:rPr>
          <w:fldChar w:fldCharType="begin"/>
        </w:r>
        <w:r w:rsidR="00F2190C">
          <w:rPr>
            <w:webHidden/>
          </w:rPr>
          <w:instrText xml:space="preserve"> PAGEREF _Toc107864592 \h </w:instrText>
        </w:r>
        <w:r w:rsidR="00F2190C">
          <w:rPr>
            <w:webHidden/>
          </w:rPr>
        </w:r>
        <w:r w:rsidR="00F2190C">
          <w:rPr>
            <w:webHidden/>
          </w:rPr>
          <w:fldChar w:fldCharType="separate"/>
        </w:r>
        <w:r w:rsidR="00F2190C">
          <w:rPr>
            <w:webHidden/>
          </w:rPr>
          <w:t>29</w:t>
        </w:r>
        <w:r w:rsidR="00F2190C">
          <w:rPr>
            <w:webHidden/>
          </w:rPr>
          <w:fldChar w:fldCharType="end"/>
        </w:r>
      </w:hyperlink>
    </w:p>
    <w:p w14:paraId="02B59224" w14:textId="1B46A8DD" w:rsidR="00F2190C" w:rsidRDefault="00000000">
      <w:pPr>
        <w:pStyle w:val="TDC2"/>
        <w:rPr>
          <w:rFonts w:asciiTheme="minorHAnsi" w:hAnsiTheme="minorHAnsi" w:cstheme="minorBidi"/>
          <w:b w:val="0"/>
          <w:bCs w:val="0"/>
        </w:rPr>
      </w:pPr>
      <w:hyperlink w:anchor="_Toc107864593" w:history="1">
        <w:r w:rsidR="00F2190C" w:rsidRPr="00CA26A1">
          <w:rPr>
            <w:rStyle w:val="Hipervnculo"/>
            <w:rFonts w:ascii="Times New Roman" w:eastAsia="Times New Roman" w:hAnsi="Times New Roman" w:cs="Times New Roman"/>
            <w:lang w:val="es-ES" w:eastAsia="en-US"/>
          </w:rPr>
          <w:t>4.4</w:t>
        </w:r>
        <w:r w:rsidR="00F2190C">
          <w:rPr>
            <w:rFonts w:asciiTheme="minorHAnsi" w:hAnsiTheme="minorHAnsi" w:cstheme="minorBidi"/>
            <w:b w:val="0"/>
            <w:bCs w:val="0"/>
          </w:rPr>
          <w:tab/>
        </w:r>
        <w:r w:rsidR="00F2190C" w:rsidRPr="004B0473">
          <w:rPr>
            <w:rStyle w:val="Hipervnculo"/>
            <w:rFonts w:ascii="Times New Roman" w:eastAsia="Times New Roman" w:hAnsi="Times New Roman" w:cs="Times New Roman"/>
            <w:lang w:val="es-ES" w:eastAsia="en-US"/>
          </w:rPr>
          <w:t>Técnicas e instrumentos de recolección de datos</w:t>
        </w:r>
        <w:r w:rsidR="00F2190C">
          <w:rPr>
            <w:webHidden/>
          </w:rPr>
          <w:tab/>
        </w:r>
        <w:r w:rsidR="00F2190C">
          <w:rPr>
            <w:webHidden/>
          </w:rPr>
          <w:fldChar w:fldCharType="begin"/>
        </w:r>
        <w:r w:rsidR="00F2190C">
          <w:rPr>
            <w:webHidden/>
          </w:rPr>
          <w:instrText xml:space="preserve"> PAGEREF _Toc107864593 \h </w:instrText>
        </w:r>
        <w:r w:rsidR="00F2190C">
          <w:rPr>
            <w:webHidden/>
          </w:rPr>
        </w:r>
        <w:r w:rsidR="00F2190C">
          <w:rPr>
            <w:webHidden/>
          </w:rPr>
          <w:fldChar w:fldCharType="separate"/>
        </w:r>
        <w:r w:rsidR="00F2190C">
          <w:rPr>
            <w:webHidden/>
          </w:rPr>
          <w:t>30</w:t>
        </w:r>
        <w:r w:rsidR="00F2190C">
          <w:rPr>
            <w:webHidden/>
          </w:rPr>
          <w:fldChar w:fldCharType="end"/>
        </w:r>
      </w:hyperlink>
    </w:p>
    <w:p w14:paraId="0AB40E54" w14:textId="5C909F21" w:rsidR="00F2190C" w:rsidRDefault="00000000">
      <w:pPr>
        <w:pStyle w:val="TDC3"/>
        <w:rPr>
          <w:rFonts w:asciiTheme="minorHAnsi" w:hAnsiTheme="minorHAnsi" w:cstheme="minorBidi"/>
          <w:sz w:val="22"/>
          <w:szCs w:val="22"/>
        </w:rPr>
      </w:pPr>
      <w:hyperlink w:anchor="_Toc107864594" w:history="1">
        <w:r w:rsidR="00F2190C" w:rsidRPr="00CA26A1">
          <w:rPr>
            <w:rStyle w:val="Hipervnculo"/>
            <w:rFonts w:ascii="Times New Roman" w:hAnsi="Times New Roman" w:cs="Times New Roman"/>
            <w:lang w:val="es-ES" w:eastAsia="en-US"/>
          </w:rPr>
          <w:t>4.4.1</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Tipos de técnicas e instrumentos</w:t>
        </w:r>
        <w:r w:rsidR="00F2190C">
          <w:rPr>
            <w:webHidden/>
          </w:rPr>
          <w:tab/>
        </w:r>
        <w:r w:rsidR="00F2190C">
          <w:rPr>
            <w:webHidden/>
          </w:rPr>
          <w:fldChar w:fldCharType="begin"/>
        </w:r>
        <w:r w:rsidR="00F2190C">
          <w:rPr>
            <w:webHidden/>
          </w:rPr>
          <w:instrText xml:space="preserve"> PAGEREF _Toc107864594 \h </w:instrText>
        </w:r>
        <w:r w:rsidR="00F2190C">
          <w:rPr>
            <w:webHidden/>
          </w:rPr>
        </w:r>
        <w:r w:rsidR="00F2190C">
          <w:rPr>
            <w:webHidden/>
          </w:rPr>
          <w:fldChar w:fldCharType="separate"/>
        </w:r>
        <w:r w:rsidR="00F2190C">
          <w:rPr>
            <w:webHidden/>
          </w:rPr>
          <w:t>30</w:t>
        </w:r>
        <w:r w:rsidR="00F2190C">
          <w:rPr>
            <w:webHidden/>
          </w:rPr>
          <w:fldChar w:fldCharType="end"/>
        </w:r>
      </w:hyperlink>
    </w:p>
    <w:p w14:paraId="3896562E" w14:textId="63A001AB" w:rsidR="00F2190C" w:rsidRDefault="00000000">
      <w:pPr>
        <w:pStyle w:val="TDC3"/>
        <w:rPr>
          <w:rFonts w:asciiTheme="minorHAnsi" w:hAnsiTheme="minorHAnsi" w:cstheme="minorBidi"/>
          <w:sz w:val="22"/>
          <w:szCs w:val="22"/>
        </w:rPr>
      </w:pPr>
      <w:hyperlink w:anchor="_Toc107864595" w:history="1">
        <w:r w:rsidR="00F2190C" w:rsidRPr="00CA26A1">
          <w:rPr>
            <w:rStyle w:val="Hipervnculo"/>
            <w:rFonts w:ascii="Times New Roman" w:hAnsi="Times New Roman" w:cs="Times New Roman"/>
            <w:lang w:val="es-ES" w:eastAsia="en-US"/>
          </w:rPr>
          <w:t>4.4.2</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Criterios de validez y confiabilidad de los instrumentos</w:t>
        </w:r>
        <w:r w:rsidR="00F2190C">
          <w:rPr>
            <w:webHidden/>
          </w:rPr>
          <w:tab/>
        </w:r>
        <w:r w:rsidR="00F2190C">
          <w:rPr>
            <w:webHidden/>
          </w:rPr>
          <w:fldChar w:fldCharType="begin"/>
        </w:r>
        <w:r w:rsidR="00F2190C">
          <w:rPr>
            <w:webHidden/>
          </w:rPr>
          <w:instrText xml:space="preserve"> PAGEREF _Toc107864595 \h </w:instrText>
        </w:r>
        <w:r w:rsidR="00F2190C">
          <w:rPr>
            <w:webHidden/>
          </w:rPr>
        </w:r>
        <w:r w:rsidR="00F2190C">
          <w:rPr>
            <w:webHidden/>
          </w:rPr>
          <w:fldChar w:fldCharType="separate"/>
        </w:r>
        <w:r w:rsidR="00F2190C">
          <w:rPr>
            <w:webHidden/>
          </w:rPr>
          <w:t>31</w:t>
        </w:r>
        <w:r w:rsidR="00F2190C">
          <w:rPr>
            <w:webHidden/>
          </w:rPr>
          <w:fldChar w:fldCharType="end"/>
        </w:r>
      </w:hyperlink>
    </w:p>
    <w:p w14:paraId="7A74ECE1" w14:textId="3829E9AB" w:rsidR="00F2190C" w:rsidRDefault="00000000">
      <w:pPr>
        <w:pStyle w:val="TDC3"/>
        <w:rPr>
          <w:rFonts w:asciiTheme="minorHAnsi" w:hAnsiTheme="minorHAnsi" w:cstheme="minorBidi"/>
          <w:sz w:val="22"/>
          <w:szCs w:val="22"/>
        </w:rPr>
      </w:pPr>
      <w:hyperlink w:anchor="_Toc107864596" w:history="1">
        <w:r w:rsidR="00F2190C" w:rsidRPr="00CA26A1">
          <w:rPr>
            <w:rStyle w:val="Hipervnculo"/>
            <w:rFonts w:ascii="Times New Roman" w:hAnsi="Times New Roman" w:cs="Times New Roman"/>
            <w:lang w:val="es-ES" w:eastAsia="en-US"/>
          </w:rPr>
          <w:t>4.4.3</w:t>
        </w:r>
        <w:r w:rsidR="00F2190C">
          <w:rPr>
            <w:rFonts w:asciiTheme="minorHAnsi" w:hAnsiTheme="minorHAnsi" w:cstheme="minorBidi"/>
            <w:sz w:val="22"/>
            <w:szCs w:val="22"/>
          </w:rPr>
          <w:tab/>
        </w:r>
        <w:r w:rsidR="00F2190C" w:rsidRPr="004B0473">
          <w:rPr>
            <w:rStyle w:val="Hipervnculo"/>
            <w:rFonts w:ascii="Times New Roman" w:hAnsi="Times New Roman" w:cs="Times New Roman"/>
            <w:lang w:val="es-ES" w:eastAsia="en-US"/>
          </w:rPr>
          <w:t>Procedimientos para la recolección de datos</w:t>
        </w:r>
        <w:r w:rsidR="00F2190C">
          <w:rPr>
            <w:webHidden/>
          </w:rPr>
          <w:tab/>
        </w:r>
        <w:r w:rsidR="00F2190C">
          <w:rPr>
            <w:webHidden/>
          </w:rPr>
          <w:fldChar w:fldCharType="begin"/>
        </w:r>
        <w:r w:rsidR="00F2190C">
          <w:rPr>
            <w:webHidden/>
          </w:rPr>
          <w:instrText xml:space="preserve"> PAGEREF _Toc107864596 \h </w:instrText>
        </w:r>
        <w:r w:rsidR="00F2190C">
          <w:rPr>
            <w:webHidden/>
          </w:rPr>
        </w:r>
        <w:r w:rsidR="00F2190C">
          <w:rPr>
            <w:webHidden/>
          </w:rPr>
          <w:fldChar w:fldCharType="separate"/>
        </w:r>
        <w:r w:rsidR="00F2190C">
          <w:rPr>
            <w:webHidden/>
          </w:rPr>
          <w:t>31</w:t>
        </w:r>
        <w:r w:rsidR="00F2190C">
          <w:rPr>
            <w:webHidden/>
          </w:rPr>
          <w:fldChar w:fldCharType="end"/>
        </w:r>
      </w:hyperlink>
    </w:p>
    <w:p w14:paraId="72B05DE9" w14:textId="3B47D417" w:rsidR="00F2190C" w:rsidRDefault="00000000">
      <w:pPr>
        <w:pStyle w:val="TDC1"/>
        <w:rPr>
          <w:rFonts w:asciiTheme="minorHAnsi" w:hAnsiTheme="minorHAnsi"/>
          <w:b w:val="0"/>
          <w:bCs w:val="0"/>
          <w:caps w:val="0"/>
          <w:noProof/>
          <w:sz w:val="22"/>
          <w:szCs w:val="22"/>
        </w:rPr>
      </w:pPr>
      <w:hyperlink w:anchor="_Toc107864597" w:history="1">
        <w:r w:rsidR="00F2190C" w:rsidRPr="004B0473">
          <w:rPr>
            <w:rStyle w:val="Hipervnculo"/>
            <w:rFonts w:ascii="Times New Roman" w:eastAsia="Times New Roman" w:hAnsi="Times New Roman" w:cs="Times New Roman"/>
            <w:noProof/>
            <w:lang w:val="es-ES" w:eastAsia="en-US"/>
          </w:rPr>
          <w:t>CAPÍTULO 5: DESARROLLO DE LA SOLUCION</w:t>
        </w:r>
        <w:r w:rsidR="00F2190C">
          <w:rPr>
            <w:noProof/>
            <w:webHidden/>
          </w:rPr>
          <w:tab/>
        </w:r>
        <w:r w:rsidR="00F2190C">
          <w:rPr>
            <w:noProof/>
            <w:webHidden/>
          </w:rPr>
          <w:fldChar w:fldCharType="begin"/>
        </w:r>
        <w:r w:rsidR="00F2190C">
          <w:rPr>
            <w:noProof/>
            <w:webHidden/>
          </w:rPr>
          <w:instrText xml:space="preserve"> PAGEREF _Toc107864597 \h </w:instrText>
        </w:r>
        <w:r w:rsidR="00F2190C">
          <w:rPr>
            <w:noProof/>
            <w:webHidden/>
          </w:rPr>
        </w:r>
        <w:r w:rsidR="00F2190C">
          <w:rPr>
            <w:noProof/>
            <w:webHidden/>
          </w:rPr>
          <w:fldChar w:fldCharType="separate"/>
        </w:r>
        <w:r w:rsidR="00F2190C">
          <w:rPr>
            <w:noProof/>
            <w:webHidden/>
          </w:rPr>
          <w:t>32</w:t>
        </w:r>
        <w:r w:rsidR="00F2190C">
          <w:rPr>
            <w:noProof/>
            <w:webHidden/>
          </w:rPr>
          <w:fldChar w:fldCharType="end"/>
        </w:r>
      </w:hyperlink>
    </w:p>
    <w:p w14:paraId="730F9C51" w14:textId="28B27B17" w:rsidR="00F2190C" w:rsidRDefault="00000000">
      <w:pPr>
        <w:pStyle w:val="TDC1"/>
        <w:rPr>
          <w:rFonts w:asciiTheme="minorHAnsi" w:hAnsiTheme="minorHAnsi"/>
          <w:b w:val="0"/>
          <w:bCs w:val="0"/>
          <w:caps w:val="0"/>
          <w:noProof/>
          <w:sz w:val="22"/>
          <w:szCs w:val="22"/>
        </w:rPr>
      </w:pPr>
      <w:hyperlink w:anchor="_Toc107864598" w:history="1">
        <w:r w:rsidR="00F2190C" w:rsidRPr="004B0473">
          <w:rPr>
            <w:rStyle w:val="Hipervnculo"/>
            <w:rFonts w:ascii="Times New Roman" w:eastAsia="Arial" w:hAnsi="Times New Roman" w:cs="Times New Roman"/>
            <w:noProof/>
          </w:rPr>
          <w:t>REFERENCIAS BIBLIOGRÁFICAS</w:t>
        </w:r>
        <w:r w:rsidR="00F2190C">
          <w:rPr>
            <w:noProof/>
            <w:webHidden/>
          </w:rPr>
          <w:tab/>
        </w:r>
        <w:r w:rsidR="00F2190C">
          <w:rPr>
            <w:noProof/>
            <w:webHidden/>
          </w:rPr>
          <w:fldChar w:fldCharType="begin"/>
        </w:r>
        <w:r w:rsidR="00F2190C">
          <w:rPr>
            <w:noProof/>
            <w:webHidden/>
          </w:rPr>
          <w:instrText xml:space="preserve"> PAGEREF _Toc107864598 \h </w:instrText>
        </w:r>
        <w:r w:rsidR="00F2190C">
          <w:rPr>
            <w:noProof/>
            <w:webHidden/>
          </w:rPr>
        </w:r>
        <w:r w:rsidR="00F2190C">
          <w:rPr>
            <w:noProof/>
            <w:webHidden/>
          </w:rPr>
          <w:fldChar w:fldCharType="separate"/>
        </w:r>
        <w:r w:rsidR="00F2190C">
          <w:rPr>
            <w:noProof/>
            <w:webHidden/>
          </w:rPr>
          <w:t>33</w:t>
        </w:r>
        <w:r w:rsidR="00F2190C">
          <w:rPr>
            <w:noProof/>
            <w:webHidden/>
          </w:rPr>
          <w:fldChar w:fldCharType="end"/>
        </w:r>
      </w:hyperlink>
    </w:p>
    <w:p w14:paraId="38ECC630" w14:textId="1ECD3A7C" w:rsidR="00F2190C" w:rsidRDefault="00000000">
      <w:pPr>
        <w:pStyle w:val="TDC1"/>
        <w:rPr>
          <w:rFonts w:asciiTheme="minorHAnsi" w:hAnsiTheme="minorHAnsi"/>
          <w:b w:val="0"/>
          <w:bCs w:val="0"/>
          <w:caps w:val="0"/>
          <w:noProof/>
          <w:sz w:val="22"/>
          <w:szCs w:val="22"/>
        </w:rPr>
      </w:pPr>
      <w:hyperlink w:anchor="_Toc107864599" w:history="1">
        <w:r w:rsidR="00F2190C" w:rsidRPr="004B0473">
          <w:rPr>
            <w:rStyle w:val="Hipervnculo"/>
            <w:rFonts w:ascii="Times New Roman" w:eastAsia="Arial" w:hAnsi="Times New Roman" w:cs="Times New Roman"/>
            <w:noProof/>
          </w:rPr>
          <w:t>ANEXOS</w:t>
        </w:r>
        <w:r w:rsidR="00F2190C">
          <w:rPr>
            <w:noProof/>
            <w:webHidden/>
          </w:rPr>
          <w:tab/>
        </w:r>
        <w:r w:rsidR="00F2190C">
          <w:rPr>
            <w:noProof/>
            <w:webHidden/>
          </w:rPr>
          <w:fldChar w:fldCharType="begin"/>
        </w:r>
        <w:r w:rsidR="00F2190C">
          <w:rPr>
            <w:noProof/>
            <w:webHidden/>
          </w:rPr>
          <w:instrText xml:space="preserve"> PAGEREF _Toc107864599 \h </w:instrText>
        </w:r>
        <w:r w:rsidR="00F2190C">
          <w:rPr>
            <w:noProof/>
            <w:webHidden/>
          </w:rPr>
        </w:r>
        <w:r w:rsidR="00F2190C">
          <w:rPr>
            <w:noProof/>
            <w:webHidden/>
          </w:rPr>
          <w:fldChar w:fldCharType="separate"/>
        </w:r>
        <w:r w:rsidR="00F2190C">
          <w:rPr>
            <w:noProof/>
            <w:webHidden/>
          </w:rPr>
          <w:t>35</w:t>
        </w:r>
        <w:r w:rsidR="00F2190C">
          <w:rPr>
            <w:noProof/>
            <w:webHidden/>
          </w:rPr>
          <w:fldChar w:fldCharType="end"/>
        </w:r>
      </w:hyperlink>
    </w:p>
    <w:p w14:paraId="6B4C6E57" w14:textId="6E7BF587" w:rsidR="00AB10D9" w:rsidRDefault="0052441A" w:rsidP="00F158CA">
      <w:pPr>
        <w:jc w:val="center"/>
        <w:rPr>
          <w:lang w:val="es-ES"/>
        </w:rPr>
      </w:pPr>
      <w:r w:rsidRPr="00552DBD">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Default="00AB10D9">
      <w:pPr>
        <w:ind w:left="0"/>
        <w:jc w:val="left"/>
        <w:rPr>
          <w:lang w:val="es-ES"/>
        </w:rPr>
      </w:pPr>
      <w:r>
        <w:rPr>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75848D73" w14:textId="14CF6CF9" w:rsidR="00F2190C" w:rsidRPr="00F2190C"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07864539" w:history="1">
        <w:r w:rsidR="00F2190C" w:rsidRPr="00F2190C">
          <w:rPr>
            <w:rStyle w:val="Hipervnculo"/>
            <w:rFonts w:ascii="Times New Roman" w:hAnsi="Times New Roman" w:cs="Times New Roman"/>
            <w:i w:val="0"/>
            <w:iCs w:val="0"/>
            <w:noProof/>
            <w:sz w:val="24"/>
            <w:szCs w:val="24"/>
          </w:rPr>
          <w:t>Tabla 1 Técnicas e instrumentos</w:t>
        </w:r>
        <w:r w:rsidR="00F2190C" w:rsidRPr="00F2190C">
          <w:rPr>
            <w:rFonts w:ascii="Times New Roman" w:hAnsi="Times New Roman" w:cs="Times New Roman"/>
            <w:i w:val="0"/>
            <w:iCs w:val="0"/>
            <w:noProof/>
            <w:webHidden/>
            <w:sz w:val="24"/>
            <w:szCs w:val="24"/>
          </w:rPr>
          <w:tab/>
        </w:r>
        <w:r w:rsidR="00F2190C" w:rsidRPr="00F2190C">
          <w:rPr>
            <w:rFonts w:ascii="Times New Roman" w:hAnsi="Times New Roman" w:cs="Times New Roman"/>
            <w:i w:val="0"/>
            <w:iCs w:val="0"/>
            <w:noProof/>
            <w:webHidden/>
            <w:sz w:val="24"/>
            <w:szCs w:val="24"/>
          </w:rPr>
          <w:fldChar w:fldCharType="begin"/>
        </w:r>
        <w:r w:rsidR="00F2190C" w:rsidRPr="00F2190C">
          <w:rPr>
            <w:rFonts w:ascii="Times New Roman" w:hAnsi="Times New Roman" w:cs="Times New Roman"/>
            <w:i w:val="0"/>
            <w:iCs w:val="0"/>
            <w:noProof/>
            <w:webHidden/>
            <w:sz w:val="24"/>
            <w:szCs w:val="24"/>
          </w:rPr>
          <w:instrText xml:space="preserve"> PAGEREF _Toc107864539 \h </w:instrText>
        </w:r>
        <w:r w:rsidR="00F2190C" w:rsidRPr="00F2190C">
          <w:rPr>
            <w:rFonts w:ascii="Times New Roman" w:hAnsi="Times New Roman" w:cs="Times New Roman"/>
            <w:i w:val="0"/>
            <w:iCs w:val="0"/>
            <w:noProof/>
            <w:webHidden/>
            <w:sz w:val="24"/>
            <w:szCs w:val="24"/>
          </w:rPr>
        </w:r>
        <w:r w:rsidR="00F2190C" w:rsidRPr="00F2190C">
          <w:rPr>
            <w:rFonts w:ascii="Times New Roman" w:hAnsi="Times New Roman" w:cs="Times New Roman"/>
            <w:i w:val="0"/>
            <w:iCs w:val="0"/>
            <w:noProof/>
            <w:webHidden/>
            <w:sz w:val="24"/>
            <w:szCs w:val="24"/>
          </w:rPr>
          <w:fldChar w:fldCharType="separate"/>
        </w:r>
        <w:r w:rsidR="00F2190C" w:rsidRPr="00F2190C">
          <w:rPr>
            <w:rFonts w:ascii="Times New Roman" w:hAnsi="Times New Roman" w:cs="Times New Roman"/>
            <w:i w:val="0"/>
            <w:iCs w:val="0"/>
            <w:noProof/>
            <w:webHidden/>
            <w:sz w:val="24"/>
            <w:szCs w:val="24"/>
          </w:rPr>
          <w:t>30</w:t>
        </w:r>
        <w:r w:rsidR="00F2190C" w:rsidRPr="00F2190C">
          <w:rPr>
            <w:rFonts w:ascii="Times New Roman" w:hAnsi="Times New Roman" w:cs="Times New Roman"/>
            <w:i w:val="0"/>
            <w:iCs w:val="0"/>
            <w:noProof/>
            <w:webHidden/>
            <w:sz w:val="24"/>
            <w:szCs w:val="24"/>
          </w:rPr>
          <w:fldChar w:fldCharType="end"/>
        </w:r>
      </w:hyperlink>
    </w:p>
    <w:p w14:paraId="0E29332A" w14:textId="79337B58"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6FC63CD3" w14:textId="7B76B383" w:rsidR="00B23470" w:rsidRPr="00B23470"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b/>
          <w:bCs/>
          <w:i w:val="0"/>
          <w:iCs w:val="0"/>
          <w:sz w:val="24"/>
          <w:szCs w:val="24"/>
          <w:lang w:val="es-ES"/>
        </w:rPr>
        <w:fldChar w:fldCharType="begin"/>
      </w:r>
      <w:r w:rsidRPr="00B23470">
        <w:rPr>
          <w:rFonts w:ascii="Times New Roman" w:hAnsi="Times New Roman" w:cs="Times New Roman"/>
          <w:b/>
          <w:bCs/>
          <w:i w:val="0"/>
          <w:iCs w:val="0"/>
          <w:sz w:val="24"/>
          <w:szCs w:val="24"/>
          <w:lang w:val="es-ES"/>
        </w:rPr>
        <w:instrText xml:space="preserve"> TOC \c "Figura" </w:instrText>
      </w:r>
      <w:r w:rsidRPr="00B23470">
        <w:rPr>
          <w:rFonts w:ascii="Times New Roman" w:hAnsi="Times New Roman" w:cs="Times New Roman"/>
          <w:b/>
          <w:bCs/>
          <w:i w:val="0"/>
          <w:iCs w:val="0"/>
          <w:sz w:val="24"/>
          <w:szCs w:val="24"/>
          <w:lang w:val="es-ES"/>
        </w:rPr>
        <w:fldChar w:fldCharType="separate"/>
      </w:r>
      <w:r w:rsidR="00B23470" w:rsidRPr="00B23470">
        <w:rPr>
          <w:rFonts w:ascii="Times New Roman" w:hAnsi="Times New Roman" w:cs="Times New Roman"/>
          <w:i w:val="0"/>
          <w:iCs w:val="0"/>
          <w:noProof/>
          <w:sz w:val="24"/>
          <w:szCs w:val="24"/>
        </w:rPr>
        <w:t>Figura 1 Producto hecho con hilo de plata</w:t>
      </w:r>
      <w:r w:rsidR="00B23470" w:rsidRPr="00B23470">
        <w:rPr>
          <w:rFonts w:ascii="Times New Roman" w:hAnsi="Times New Roman" w:cs="Times New Roman"/>
          <w:i w:val="0"/>
          <w:iCs w:val="0"/>
          <w:noProof/>
          <w:sz w:val="24"/>
          <w:szCs w:val="24"/>
        </w:rPr>
        <w:tab/>
      </w:r>
      <w:r w:rsidR="00B23470" w:rsidRPr="00B23470">
        <w:rPr>
          <w:rFonts w:ascii="Times New Roman" w:hAnsi="Times New Roman" w:cs="Times New Roman"/>
          <w:i w:val="0"/>
          <w:iCs w:val="0"/>
          <w:noProof/>
          <w:sz w:val="24"/>
          <w:szCs w:val="24"/>
        </w:rPr>
        <w:fldChar w:fldCharType="begin"/>
      </w:r>
      <w:r w:rsidR="00B23470" w:rsidRPr="00B23470">
        <w:rPr>
          <w:rFonts w:ascii="Times New Roman" w:hAnsi="Times New Roman" w:cs="Times New Roman"/>
          <w:i w:val="0"/>
          <w:iCs w:val="0"/>
          <w:noProof/>
          <w:sz w:val="24"/>
          <w:szCs w:val="24"/>
        </w:rPr>
        <w:instrText xml:space="preserve"> PAGEREF _Toc107863256 \h </w:instrText>
      </w:r>
      <w:r w:rsidR="00B23470" w:rsidRPr="00B23470">
        <w:rPr>
          <w:rFonts w:ascii="Times New Roman" w:hAnsi="Times New Roman" w:cs="Times New Roman"/>
          <w:i w:val="0"/>
          <w:iCs w:val="0"/>
          <w:noProof/>
          <w:sz w:val="24"/>
          <w:szCs w:val="24"/>
        </w:rPr>
      </w:r>
      <w:r w:rsidR="00B23470" w:rsidRPr="00B23470">
        <w:rPr>
          <w:rFonts w:ascii="Times New Roman" w:hAnsi="Times New Roman" w:cs="Times New Roman"/>
          <w:i w:val="0"/>
          <w:iCs w:val="0"/>
          <w:noProof/>
          <w:sz w:val="24"/>
          <w:szCs w:val="24"/>
        </w:rPr>
        <w:fldChar w:fldCharType="separate"/>
      </w:r>
      <w:r w:rsidR="00B23470" w:rsidRPr="00B23470">
        <w:rPr>
          <w:rFonts w:ascii="Times New Roman" w:hAnsi="Times New Roman" w:cs="Times New Roman"/>
          <w:i w:val="0"/>
          <w:iCs w:val="0"/>
          <w:noProof/>
          <w:sz w:val="24"/>
          <w:szCs w:val="24"/>
        </w:rPr>
        <w:t>12</w:t>
      </w:r>
      <w:r w:rsidR="00B23470" w:rsidRPr="00B23470">
        <w:rPr>
          <w:rFonts w:ascii="Times New Roman" w:hAnsi="Times New Roman" w:cs="Times New Roman"/>
          <w:i w:val="0"/>
          <w:iCs w:val="0"/>
          <w:noProof/>
          <w:sz w:val="24"/>
          <w:szCs w:val="24"/>
        </w:rPr>
        <w:fldChar w:fldCharType="end"/>
      </w:r>
    </w:p>
    <w:p w14:paraId="2318549A" w14:textId="545626E2"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2 Mapa de Procesos de Nanifarfalla</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7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13</w:t>
      </w:r>
      <w:r w:rsidRPr="00B23470">
        <w:rPr>
          <w:rFonts w:ascii="Times New Roman" w:hAnsi="Times New Roman" w:cs="Times New Roman"/>
          <w:i w:val="0"/>
          <w:iCs w:val="0"/>
          <w:noProof/>
          <w:sz w:val="24"/>
          <w:szCs w:val="24"/>
        </w:rPr>
        <w:fldChar w:fldCharType="end"/>
      </w:r>
    </w:p>
    <w:p w14:paraId="77726BC9" w14:textId="034F3D9D"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3 Comercio Electrónico en el Perú</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8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16</w:t>
      </w:r>
      <w:r w:rsidRPr="00B23470">
        <w:rPr>
          <w:rFonts w:ascii="Times New Roman" w:hAnsi="Times New Roman" w:cs="Times New Roman"/>
          <w:i w:val="0"/>
          <w:iCs w:val="0"/>
          <w:noProof/>
          <w:sz w:val="24"/>
          <w:szCs w:val="24"/>
        </w:rPr>
        <w:fldChar w:fldCharType="end"/>
      </w:r>
    </w:p>
    <w:p w14:paraId="7B9E0809" w14:textId="13650731" w:rsidR="00B23470" w:rsidRPr="00B23470" w:rsidRDefault="00B23470">
      <w:pPr>
        <w:pStyle w:val="Tabladeilustraciones"/>
        <w:tabs>
          <w:tab w:val="right" w:leader="dot" w:pos="8784"/>
        </w:tabs>
        <w:rPr>
          <w:rFonts w:ascii="Times New Roman" w:eastAsiaTheme="minorEastAsia" w:hAnsi="Times New Roman" w:cs="Times New Roman"/>
          <w:i w:val="0"/>
          <w:iCs w:val="0"/>
          <w:noProof/>
          <w:sz w:val="24"/>
          <w:szCs w:val="24"/>
        </w:rPr>
      </w:pPr>
      <w:r w:rsidRPr="00B23470">
        <w:rPr>
          <w:rFonts w:ascii="Times New Roman" w:hAnsi="Times New Roman" w:cs="Times New Roman"/>
          <w:i w:val="0"/>
          <w:iCs w:val="0"/>
          <w:noProof/>
          <w:sz w:val="24"/>
          <w:szCs w:val="24"/>
        </w:rPr>
        <w:t>Figura 4 Fases de Metodología RUP</w:t>
      </w:r>
      <w:r w:rsidRPr="00B23470">
        <w:rPr>
          <w:rFonts w:ascii="Times New Roman" w:hAnsi="Times New Roman" w:cs="Times New Roman"/>
          <w:i w:val="0"/>
          <w:iCs w:val="0"/>
          <w:noProof/>
          <w:sz w:val="24"/>
          <w:szCs w:val="24"/>
        </w:rPr>
        <w:tab/>
      </w:r>
      <w:r w:rsidRPr="00B23470">
        <w:rPr>
          <w:rFonts w:ascii="Times New Roman" w:hAnsi="Times New Roman" w:cs="Times New Roman"/>
          <w:i w:val="0"/>
          <w:iCs w:val="0"/>
          <w:noProof/>
          <w:sz w:val="24"/>
          <w:szCs w:val="24"/>
        </w:rPr>
        <w:fldChar w:fldCharType="begin"/>
      </w:r>
      <w:r w:rsidRPr="00B23470">
        <w:rPr>
          <w:rFonts w:ascii="Times New Roman" w:hAnsi="Times New Roman" w:cs="Times New Roman"/>
          <w:i w:val="0"/>
          <w:iCs w:val="0"/>
          <w:noProof/>
          <w:sz w:val="24"/>
          <w:szCs w:val="24"/>
        </w:rPr>
        <w:instrText xml:space="preserve"> PAGEREF _Toc107863259 \h </w:instrText>
      </w:r>
      <w:r w:rsidRPr="00B23470">
        <w:rPr>
          <w:rFonts w:ascii="Times New Roman" w:hAnsi="Times New Roman" w:cs="Times New Roman"/>
          <w:i w:val="0"/>
          <w:iCs w:val="0"/>
          <w:noProof/>
          <w:sz w:val="24"/>
          <w:szCs w:val="24"/>
        </w:rPr>
      </w:r>
      <w:r w:rsidRPr="00B23470">
        <w:rPr>
          <w:rFonts w:ascii="Times New Roman" w:hAnsi="Times New Roman" w:cs="Times New Roman"/>
          <w:i w:val="0"/>
          <w:iCs w:val="0"/>
          <w:noProof/>
          <w:sz w:val="24"/>
          <w:szCs w:val="24"/>
        </w:rPr>
        <w:fldChar w:fldCharType="separate"/>
      </w:r>
      <w:r w:rsidRPr="00B23470">
        <w:rPr>
          <w:rFonts w:ascii="Times New Roman" w:hAnsi="Times New Roman" w:cs="Times New Roman"/>
          <w:i w:val="0"/>
          <w:iCs w:val="0"/>
          <w:noProof/>
          <w:sz w:val="24"/>
          <w:szCs w:val="24"/>
        </w:rPr>
        <w:t>24</w:t>
      </w:r>
      <w:r w:rsidRPr="00B23470">
        <w:rPr>
          <w:rFonts w:ascii="Times New Roman" w:hAnsi="Times New Roman" w:cs="Times New Roman"/>
          <w:i w:val="0"/>
          <w:iCs w:val="0"/>
          <w:noProof/>
          <w:sz w:val="24"/>
          <w:szCs w:val="24"/>
        </w:rPr>
        <w:fldChar w:fldCharType="end"/>
      </w:r>
    </w:p>
    <w:p w14:paraId="28AF750D" w14:textId="78A73195" w:rsidR="00F072DF" w:rsidRPr="00B23470" w:rsidRDefault="00F072DF" w:rsidP="00F158CA">
      <w:pPr>
        <w:jc w:val="center"/>
        <w:rPr>
          <w:rFonts w:ascii="Times New Roman" w:hAnsi="Times New Roman" w:cs="Times New Roman"/>
          <w:b/>
          <w:bCs/>
          <w:sz w:val="24"/>
          <w:szCs w:val="24"/>
          <w:lang w:val="es-ES"/>
        </w:rPr>
      </w:pPr>
      <w:r w:rsidRPr="00B23470">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77777777" w:rsidR="008060A2" w:rsidRPr="009B073A" w:rsidRDefault="008060A2" w:rsidP="008060A2">
      <w:pPr>
        <w:pStyle w:val="Ttulo1"/>
        <w:rPr>
          <w:rFonts w:ascii="Times New Roman" w:hAnsi="Times New Roman" w:cs="Times New Roman"/>
        </w:rPr>
      </w:pPr>
      <w:bookmarkStart w:id="16" w:name="_Toc107864562"/>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9B073A" w:rsidRDefault="008060A2" w:rsidP="008060A2">
      <w:pPr>
        <w:pStyle w:val="Ttulo1"/>
        <w:spacing w:before="77"/>
        <w:ind w:left="994" w:right="802"/>
        <w:rPr>
          <w:rFonts w:ascii="Times New Roman" w:hAnsi="Times New Roman" w:cs="Times New Roman"/>
        </w:rPr>
      </w:pPr>
      <w:bookmarkStart w:id="19" w:name="_Toc107864563"/>
      <w:r w:rsidRPr="009B073A">
        <w:rPr>
          <w:rFonts w:ascii="Times New Roman" w:hAnsi="Times New Roman" w:cs="Times New Roman"/>
        </w:rPr>
        <w:lastRenderedPageBreak/>
        <w:t>ABSTRACT</w:t>
      </w:r>
      <w:bookmarkEnd w:id="19"/>
    </w:p>
    <w:p w14:paraId="0AF5CAB8" w14:textId="77777777" w:rsidR="008060A2" w:rsidRDefault="008060A2" w:rsidP="008060A2">
      <w:pPr>
        <w:pStyle w:val="Textoindependiente"/>
        <w:spacing w:before="9"/>
        <w:ind w:left="0"/>
        <w:rPr>
          <w:rFonts w:ascii="Times New Roman" w:hAnsi="Times New Roman" w:cs="Times New Roman"/>
          <w:b/>
          <w:sz w:val="24"/>
          <w:szCs w:val="24"/>
        </w:rPr>
      </w:pPr>
    </w:p>
    <w:p w14:paraId="126E9B49" w14:textId="77777777" w:rsidR="008060A2" w:rsidRDefault="008060A2" w:rsidP="008060A2">
      <w:pPr>
        <w:pStyle w:val="Textoindependiente"/>
        <w:spacing w:after="200" w:line="360" w:lineRule="auto"/>
        <w:ind w:left="0" w:firstLine="720"/>
        <w:contextualSpacing/>
        <w:rPr>
          <w:rFonts w:ascii="Times New Roman" w:hAnsi="Times New Roman" w:cs="Times New Roman"/>
          <w:bCs/>
          <w:sz w:val="24"/>
          <w:szCs w:val="24"/>
        </w:rPr>
      </w:pPr>
      <w:r w:rsidRPr="00DC6F8F">
        <w:rPr>
          <w:rFonts w:ascii="Times New Roman" w:hAnsi="Times New Roman" w:cs="Times New Roman"/>
          <w:bCs/>
          <w:sz w:val="24"/>
          <w:szCs w:val="24"/>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p>
    <w:p w14:paraId="3C4D4648"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r w:rsidRPr="003B0B44">
        <w:rPr>
          <w:rFonts w:ascii="Times New Roman" w:hAnsi="Times New Roman" w:cs="Times New Roman"/>
          <w:sz w:val="24"/>
          <w:szCs w:val="24"/>
        </w:rPr>
        <w:t>Nanifarfalla is a mype of handmade textile products in Peru</w:t>
      </w:r>
      <w:r w:rsidRPr="00DC6F8F">
        <w:rPr>
          <w:rFonts w:ascii="Times New Roman" w:hAnsi="Times New Roman" w:cs="Times New Roman"/>
          <w:bCs/>
          <w:sz w:val="24"/>
          <w:szCs w:val="24"/>
        </w:rPr>
        <w:t>, proving to be a stable company with all the accessories and parts available, they provide a high quality service and have their own designs that generate high demand.</w:t>
      </w:r>
    </w:p>
    <w:p w14:paraId="7B8E11EB" w14:textId="77777777" w:rsidR="008060A2" w:rsidRPr="00DC6F8F" w:rsidRDefault="008060A2" w:rsidP="008060A2">
      <w:pPr>
        <w:pStyle w:val="Textoindependiente"/>
        <w:spacing w:after="200" w:line="240" w:lineRule="auto"/>
        <w:ind w:left="0"/>
        <w:contextualSpacing/>
        <w:rPr>
          <w:rFonts w:ascii="Times New Roman" w:hAnsi="Times New Roman" w:cs="Times New Roman"/>
          <w:bCs/>
          <w:sz w:val="24"/>
          <w:szCs w:val="24"/>
        </w:rPr>
      </w:pPr>
    </w:p>
    <w:p w14:paraId="14525571"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r w:rsidRPr="00DC6F8F">
        <w:rPr>
          <w:rFonts w:ascii="Times New Roman" w:hAnsi="Times New Roman" w:cs="Times New Roman"/>
          <w:bCs/>
          <w:sz w:val="24"/>
          <w:szCs w:val="24"/>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C6F8F" w:rsidRDefault="008060A2" w:rsidP="008060A2">
      <w:pPr>
        <w:pStyle w:val="Textoindependiente"/>
        <w:spacing w:after="200" w:line="360" w:lineRule="auto"/>
        <w:ind w:left="0"/>
        <w:contextualSpacing/>
        <w:rPr>
          <w:rFonts w:ascii="Times New Roman" w:hAnsi="Times New Roman" w:cs="Times New Roman"/>
          <w:bCs/>
          <w:sz w:val="24"/>
          <w:szCs w:val="24"/>
        </w:rPr>
      </w:pPr>
    </w:p>
    <w:p w14:paraId="03E65D41"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r w:rsidRPr="00DC6F8F">
        <w:rPr>
          <w:rFonts w:ascii="Times New Roman" w:hAnsi="Times New Roman" w:cs="Times New Roman"/>
          <w:bCs/>
          <w:sz w:val="24"/>
          <w:szCs w:val="24"/>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6C48EE" w:rsidRDefault="008060A2" w:rsidP="008060A2">
      <w:pPr>
        <w:pStyle w:val="Textoindependiente"/>
        <w:spacing w:line="360" w:lineRule="auto"/>
        <w:ind w:left="0"/>
        <w:contextualSpacing/>
        <w:rPr>
          <w:rFonts w:ascii="Times New Roman" w:hAnsi="Times New Roman" w:cs="Times New Roman"/>
          <w:bCs/>
          <w:sz w:val="24"/>
          <w:szCs w:val="24"/>
        </w:rPr>
      </w:pPr>
    </w:p>
    <w:p w14:paraId="4A51EF60"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r w:rsidRPr="006C48EE">
        <w:rPr>
          <w:rFonts w:ascii="Times New Roman" w:hAnsi="Times New Roman" w:cs="Times New Roman"/>
          <w:b/>
          <w:sz w:val="24"/>
          <w:szCs w:val="24"/>
        </w:rPr>
        <w:t>Keywords</w:t>
      </w:r>
      <w:r w:rsidRPr="006C48EE">
        <w:rPr>
          <w:rFonts w:ascii="Times New Roman" w:hAnsi="Times New Roman" w:cs="Times New Roman"/>
          <w:bCs/>
          <w:sz w:val="24"/>
          <w:szCs w:val="24"/>
        </w:rPr>
        <w:t xml:space="preserve">: Production Control, Sales, </w:t>
      </w:r>
      <w:r w:rsidRPr="00290DCD">
        <w:rPr>
          <w:rFonts w:ascii="Times New Roman" w:hAnsi="Times New Roman" w:cs="Times New Roman"/>
          <w:bCs/>
          <w:sz w:val="24"/>
          <w:szCs w:val="24"/>
        </w:rPr>
        <w:t>Inventory</w:t>
      </w:r>
    </w:p>
    <w:p w14:paraId="4459115D" w14:textId="77777777" w:rsidR="008060A2" w:rsidRDefault="008060A2" w:rsidP="008060A2">
      <w:pPr>
        <w:pStyle w:val="Textoindependiente"/>
        <w:spacing w:after="200" w:line="360" w:lineRule="auto"/>
        <w:ind w:left="0"/>
        <w:contextualSpacing/>
        <w:rPr>
          <w:rFonts w:ascii="Times New Roman" w:hAnsi="Times New Roman" w:cs="Times New Roman"/>
          <w:bCs/>
          <w:sz w:val="24"/>
          <w:szCs w:val="24"/>
        </w:rPr>
      </w:pPr>
    </w:p>
    <w:p w14:paraId="27FBEE4F" w14:textId="77777777" w:rsidR="008060A2" w:rsidRDefault="008060A2" w:rsidP="008060A2">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sz w:val="24"/>
          <w:szCs w:val="24"/>
          <w:lang w:val="es-ES" w:eastAsia="en-US"/>
        </w:rPr>
        <w:br w:type="page"/>
      </w:r>
    </w:p>
    <w:p w14:paraId="06F21828" w14:textId="77777777" w:rsidR="008060A2" w:rsidRPr="009B073A" w:rsidRDefault="008060A2" w:rsidP="008060A2">
      <w:pPr>
        <w:pStyle w:val="Ttulo1"/>
        <w:spacing w:before="62"/>
        <w:ind w:left="994" w:right="804"/>
        <w:rPr>
          <w:rFonts w:ascii="Times New Roman" w:eastAsia="Times New Roman" w:hAnsi="Times New Roman" w:cs="Times New Roman"/>
          <w:lang w:val="es-ES" w:eastAsia="en-US"/>
        </w:rPr>
      </w:pPr>
      <w:bookmarkStart w:id="20" w:name="_Toc107864564"/>
      <w:r w:rsidRPr="009B073A">
        <w:rPr>
          <w:rFonts w:ascii="Times New Roman" w:eastAsia="Times New Roman" w:hAnsi="Times New Roman" w:cs="Times New Roman"/>
          <w:lang w:val="es-ES" w:eastAsia="en-US"/>
        </w:rPr>
        <w:lastRenderedPageBreak/>
        <w:t>INTRODUCCIÓN</w:t>
      </w:r>
      <w:bookmarkEnd w:id="20"/>
    </w:p>
    <w:p w14:paraId="109566A3" w14:textId="77777777" w:rsidR="008060A2" w:rsidRPr="00C154D2"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s-ES" w:eastAsia="en-US"/>
        </w:rPr>
      </w:pPr>
    </w:p>
    <w:p w14:paraId="4E8F4638" w14:textId="77777777" w:rsidR="008060A2" w:rsidRPr="00C154D2"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s-E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 xml:space="preserve">A diferencia de lo que ocurre en otros países, en el Perú el cambio desde la compra tradicional hacia lo electrónico ha sido mucho más lento, experimentando mayores crecimientos recién en los últimos años. El comercio electrónico no se limita a las ventas en línea, sino que también abarca la preparación de presupuestos en línea, las consultas de los usuarios, la gestión en tiempo real de la disponibilidad de los productos (existencias), los pagos en línea, el rastreo de las entregas, los servicios posventa, etc. </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w:t>
      </w:r>
      <w:r w:rsidR="00600B1C">
        <w:rPr>
          <w:rFonts w:ascii="Times New Roman" w:eastAsia="Times New Roman" w:hAnsi="Times New Roman" w:cs="Times New Roman"/>
          <w:sz w:val="24"/>
          <w:szCs w:val="24"/>
          <w:lang w:val="es-ES" w:eastAsia="en-US"/>
        </w:rPr>
        <w:lastRenderedPageBreak/>
        <w:t xml:space="preserve">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07864565"/>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07864566"/>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725F5F32"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07863256"/>
      <w:r w:rsidRPr="00F560E6">
        <w:rPr>
          <w:rFonts w:ascii="Times New Roman" w:hAnsi="Times New Roman" w:cs="Times New Roman"/>
          <w:i w:val="0"/>
          <w:iCs w:val="0"/>
          <w:sz w:val="24"/>
          <w:szCs w:val="24"/>
        </w:rPr>
        <w:t xml:space="preserve">Figura </w:t>
      </w:r>
      <w:r w:rsidR="00EC395C">
        <w:rPr>
          <w:rFonts w:ascii="Times New Roman" w:hAnsi="Times New Roman" w:cs="Times New Roman"/>
          <w:i w:val="0"/>
          <w:iCs w:val="0"/>
          <w:sz w:val="24"/>
          <w:szCs w:val="24"/>
        </w:rPr>
        <w:fldChar w:fldCharType="begin"/>
      </w:r>
      <w:r w:rsidR="00EC395C">
        <w:rPr>
          <w:rFonts w:ascii="Times New Roman" w:hAnsi="Times New Roman" w:cs="Times New Roman"/>
          <w:i w:val="0"/>
          <w:iCs w:val="0"/>
          <w:sz w:val="24"/>
          <w:szCs w:val="24"/>
        </w:rPr>
        <w:instrText xml:space="preserve"> SEQ Figura \* ARABIC </w:instrText>
      </w:r>
      <w:r w:rsidR="00EC395C">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1</w:t>
      </w:r>
      <w:r w:rsidR="00EC395C">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w:t>
      </w:r>
      <w:r w:rsidRPr="00304836">
        <w:rPr>
          <w:rFonts w:ascii="Times New Roman" w:hAnsi="Times New Roman" w:cs="Times New Roman"/>
          <w:sz w:val="24"/>
          <w:szCs w:val="24"/>
        </w:rPr>
        <w:lastRenderedPageBreak/>
        <w:t xml:space="preserve">con una falta de innovación en estos procesos mencionados requiriendo un mayor 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D090734"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07863257"/>
      <w:r w:rsidRPr="00EF6BF1">
        <w:rPr>
          <w:rFonts w:ascii="Times New Roman" w:hAnsi="Times New Roman" w:cs="Times New Roman"/>
          <w:i w:val="0"/>
          <w:iCs w:val="0"/>
          <w:sz w:val="24"/>
          <w:szCs w:val="24"/>
        </w:rPr>
        <w:t xml:space="preserve">Figura </w:t>
      </w:r>
      <w:r w:rsidR="00EC395C">
        <w:rPr>
          <w:rFonts w:ascii="Times New Roman" w:hAnsi="Times New Roman" w:cs="Times New Roman"/>
          <w:i w:val="0"/>
          <w:iCs w:val="0"/>
          <w:sz w:val="24"/>
          <w:szCs w:val="24"/>
        </w:rPr>
        <w:fldChar w:fldCharType="begin"/>
      </w:r>
      <w:r w:rsidR="00EC395C">
        <w:rPr>
          <w:rFonts w:ascii="Times New Roman" w:hAnsi="Times New Roman" w:cs="Times New Roman"/>
          <w:i w:val="0"/>
          <w:iCs w:val="0"/>
          <w:sz w:val="24"/>
          <w:szCs w:val="24"/>
        </w:rPr>
        <w:instrText xml:space="preserve"> SEQ Figura \* ARABIC </w:instrText>
      </w:r>
      <w:r w:rsidR="00EC395C">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2</w:t>
      </w:r>
      <w:r w:rsidR="00EC395C">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lastRenderedPageBreak/>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Nanifarfalla no cuenta con un apoyo tecnológico, la administración de dato se vuelve poco coherente y la trazabilidad de estos se ve afectada. Debido al manejo no centralizado de la 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07864567"/>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07864568"/>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61321374"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 xml:space="preserve">ran volumen innecesario de documentos físicos de </w:t>
      </w:r>
      <w:r w:rsidR="00815E8B" w:rsidRPr="00681D16">
        <w:rPr>
          <w:rFonts w:ascii="Times New Roman" w:hAnsi="Times New Roman" w:cs="Times New Roman"/>
          <w:sz w:val="24"/>
          <w:szCs w:val="24"/>
        </w:rPr>
        <w:lastRenderedPageBreak/>
        <w:t>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09FCA139" w14:textId="06740E59" w:rsidR="00834F3F" w:rsidRDefault="00834F3F" w:rsidP="00834F3F">
      <w:pPr>
        <w:pStyle w:val="Cita1"/>
        <w:rPr>
          <w:rFonts w:ascii="Times New Roman" w:hAnsi="Times New Roman" w:cs="Times New Roman"/>
        </w:rPr>
      </w:pPr>
      <w:bookmarkStart w:id="28" w:name="_Toc107864569"/>
      <w:r w:rsidRPr="00834F3F">
        <w:rPr>
          <w:rFonts w:ascii="Times New Roman" w:hAnsi="Times New Roman" w:cs="Times New Roman"/>
        </w:rPr>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07864570"/>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07864571"/>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07864572"/>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 xml:space="preserve">El desarrollo del proyecto implica considerar puntos específicos como la gestión comercial y logística, así también fortalecer y mejorar </w:t>
      </w:r>
      <w:r w:rsidR="00166622" w:rsidRPr="00166622">
        <w:rPr>
          <w:rFonts w:ascii="Times New Roman" w:hAnsi="Times New Roman" w:cs="Times New Roman"/>
          <w:b w:val="0"/>
          <w:bCs w:val="0"/>
        </w:rPr>
        <w:lastRenderedPageBreak/>
        <w:t>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07864573"/>
      <w:r w:rsidRPr="00834F3F">
        <w:rPr>
          <w:rFonts w:ascii="Times New Roman" w:hAnsi="Times New Roman" w:cs="Times New Roman"/>
        </w:rPr>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3DC55DB" w:rsidR="00296390" w:rsidRDefault="00296390" w:rsidP="00887498">
      <w:pPr>
        <w:pStyle w:val="SubTitulo3"/>
        <w:numPr>
          <w:ilvl w:val="0"/>
          <w:numId w:val="0"/>
        </w:numPr>
        <w:ind w:left="363" w:hanging="6"/>
        <w:outlineLvl w:val="9"/>
        <w:rPr>
          <w:rFonts w:ascii="Times New Roman" w:hAnsi="Times New Roman" w:cs="Times New Roman"/>
          <w:b w:val="0"/>
          <w:bCs w:val="0"/>
        </w:rPr>
      </w:pPr>
      <w:r w:rsidRPr="00296390">
        <w:rPr>
          <w:rFonts w:ascii="Times New Roman" w:hAnsi="Times New Roman" w:cs="Times New Roman"/>
          <w:b w:val="0"/>
          <w:bCs w:val="0"/>
        </w:rPr>
        <w:t xml:space="preserve">El sector del </w:t>
      </w:r>
      <w:r w:rsidR="00604143">
        <w:rPr>
          <w:rFonts w:ascii="Times New Roman" w:hAnsi="Times New Roman" w:cs="Times New Roman"/>
          <w:b w:val="0"/>
          <w:bCs w:val="0"/>
        </w:rPr>
        <w:t>comercio electrónico</w:t>
      </w:r>
      <w:r w:rsidRPr="00296390">
        <w:rPr>
          <w:rFonts w:ascii="Times New Roman" w:hAnsi="Times New Roman" w:cs="Times New Roman"/>
          <w:b w:val="0"/>
          <w:bCs w:val="0"/>
        </w:rPr>
        <w:t xml:space="preserve"> crece notablemente y cada vez son más los negocios que tratan de desenvolverse con firmeza en el mercado digital. 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Pr="00296390">
        <w:rPr>
          <w:rFonts w:ascii="Times New Roman" w:hAnsi="Times New Roman" w:cs="Times New Roman"/>
          <w:b w:val="0"/>
          <w:bCs w:val="0"/>
        </w:rPr>
        <w:t>eneficiando así a la empresa en varios aspectos tanto comerciales como administrativos. El hecho de aplicar conceptos y modelos de Machine Learning, ayuda al sistema de ser capaz de adaptarse automáticamente a las necesidades de un usuario y tomar las acciones oportunas o hacer las recomendaciones necesarias para acomodar esas necesidades.</w:t>
      </w:r>
    </w:p>
    <w:p w14:paraId="4BF8C215" w14:textId="77777777" w:rsidR="00CF5FCB" w:rsidRDefault="00CF5FCB" w:rsidP="008D1A09">
      <w:pPr>
        <w:pStyle w:val="Descripcin"/>
        <w:ind w:left="860" w:firstLine="152"/>
        <w:jc w:val="center"/>
      </w:pPr>
    </w:p>
    <w:p w14:paraId="2AA74781" w14:textId="38CCF24A"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07863258"/>
      <w:r w:rsidRPr="00EF6BF1">
        <w:rPr>
          <w:rFonts w:ascii="Times New Roman" w:hAnsi="Times New Roman" w:cs="Times New Roman"/>
          <w:i w:val="0"/>
          <w:iCs w:val="0"/>
          <w:sz w:val="24"/>
          <w:szCs w:val="24"/>
        </w:rPr>
        <w:t xml:space="preserve">Figura </w:t>
      </w:r>
      <w:r w:rsidR="00EC395C">
        <w:rPr>
          <w:rFonts w:ascii="Times New Roman" w:hAnsi="Times New Roman" w:cs="Times New Roman"/>
          <w:i w:val="0"/>
          <w:iCs w:val="0"/>
          <w:sz w:val="24"/>
          <w:szCs w:val="24"/>
        </w:rPr>
        <w:fldChar w:fldCharType="begin"/>
      </w:r>
      <w:r w:rsidR="00EC395C">
        <w:rPr>
          <w:rFonts w:ascii="Times New Roman" w:hAnsi="Times New Roman" w:cs="Times New Roman"/>
          <w:i w:val="0"/>
          <w:iCs w:val="0"/>
          <w:sz w:val="24"/>
          <w:szCs w:val="24"/>
        </w:rPr>
        <w:instrText xml:space="preserve"> SEQ Figura \* ARABIC </w:instrText>
      </w:r>
      <w:r w:rsidR="00EC395C">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3</w:t>
      </w:r>
      <w:r w:rsidR="00EC395C">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0BBE2F87"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Fuente Revista GanaMa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a fidelidad de los clientes ofreciendo un trato único y 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07864574"/>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07864575"/>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07864576"/>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 xml:space="preserve">Uno de los problemas del comercio electrónico descritos es que la sociedad empresarial no quiere adoptarlo porque no existe como una cultura informática en los países del tercer mundo, a comparación de otros países desarrollados, no hay una voluntad de aprovechar </w:t>
      </w:r>
      <w:r w:rsidRPr="00CC37DE">
        <w:rPr>
          <w:rFonts w:ascii="Times New Roman" w:eastAsia="Times New Roman" w:hAnsi="Times New Roman" w:cs="Times New Roman"/>
          <w:b w:val="0"/>
          <w:bCs w:val="0"/>
          <w:lang w:val="es-ES" w:eastAsia="en-US"/>
        </w:rPr>
        <w:lastRenderedPageBreak/>
        <w:t>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07864577"/>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w:t>
      </w:r>
      <w:r w:rsidRPr="00E831A5">
        <w:rPr>
          <w:rFonts w:ascii="Times New Roman" w:eastAsia="Times New Roman" w:hAnsi="Times New Roman" w:cs="Times New Roman"/>
          <w:b w:val="0"/>
          <w:bCs w:val="0"/>
          <w:lang w:val="es-ES" w:eastAsia="en-US"/>
        </w:rPr>
        <w:lastRenderedPageBreak/>
        <w:t xml:space="preserve">electrónico y eso se evidencias a varias encuestas que se realizaron en la ciudad. También existe una preocupación por el tema de seguridad, ya que la gran mayoría de peruanos cuenta con alguna forma de pago electrónico, sin embargo, 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Chuquillanqui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w:t>
      </w:r>
      <w:r w:rsidRPr="009B51D0">
        <w:rPr>
          <w:rFonts w:ascii="Times New Roman" w:eastAsia="Times New Roman" w:hAnsi="Times New Roman" w:cs="Times New Roman"/>
          <w:b w:val="0"/>
          <w:bCs w:val="0"/>
          <w:lang w:val="es-ES" w:eastAsia="en-US"/>
        </w:rPr>
        <w:lastRenderedPageBreak/>
        <w:t>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07864578"/>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07864579"/>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Somalo </w:t>
      </w:r>
      <w:r w:rsidR="004A5A60">
        <w:rPr>
          <w:rFonts w:ascii="Times New Roman" w:eastAsia="Times New Roman" w:hAnsi="Times New Roman" w:cs="Times New Roman"/>
          <w:b w:val="0"/>
          <w:bCs w:val="0"/>
          <w:lang w:val="es-ES" w:eastAsia="en-US"/>
        </w:rPr>
        <w:t xml:space="preserve">Peciña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w:t>
      </w:r>
      <w:r w:rsidR="002421AD" w:rsidRPr="002421AD">
        <w:rPr>
          <w:rFonts w:ascii="Times New Roman" w:eastAsia="Times New Roman" w:hAnsi="Times New Roman" w:cs="Times New Roman"/>
          <w:b w:val="0"/>
          <w:bCs w:val="0"/>
          <w:lang w:val="es-ES" w:eastAsia="en-US"/>
        </w:rPr>
        <w:lastRenderedPageBreak/>
        <w:t>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07864580"/>
      <w:r w:rsidRPr="00BB18DC">
        <w:rPr>
          <w:rFonts w:ascii="Times New Roman" w:hAnsi="Times New Roman" w:cs="Times New Roman"/>
          <w:lang w:val="es-ES" w:eastAsia="en-US"/>
        </w:rPr>
        <w:t>Dimensiones</w:t>
      </w:r>
      <w:bookmarkEnd w:id="41"/>
    </w:p>
    <w:p w14:paraId="3FE0EE6D" w14:textId="74D2AB3C" w:rsidR="000F7B28" w:rsidRPr="00BB722F" w:rsidRDefault="000F7B28" w:rsidP="00D82A3B">
      <w:pPr>
        <w:pStyle w:val="SubTitulo3"/>
        <w:numPr>
          <w:ilvl w:val="0"/>
          <w:numId w:val="15"/>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Según Ignacio Somalo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140C5091" w:rsidR="000F7B28" w:rsidRPr="00BB722F" w:rsidRDefault="000F7B28" w:rsidP="00D82A3B">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Según Ignacio Somalo</w:t>
      </w:r>
      <w:r w:rsidR="00131348" w:rsidRPr="00131348">
        <w:rPr>
          <w:rFonts w:ascii="Times New Roman" w:hAnsi="Times New Roman" w:cs="Times New Roman"/>
          <w:b w:val="0"/>
          <w:bCs w:val="0"/>
        </w:rPr>
        <w:t xml:space="preserve"> </w:t>
      </w:r>
      <w:r w:rsidR="00131348">
        <w:rPr>
          <w:rFonts w:ascii="Times New Roman" w:hAnsi="Times New Roman" w:cs="Times New Roman"/>
          <w:b w:val="0"/>
          <w:bCs w:val="0"/>
        </w:rPr>
        <w:t>Peciña</w:t>
      </w:r>
      <w:r w:rsidRPr="00BB722F">
        <w:rPr>
          <w:rFonts w:ascii="Times New Roman" w:hAnsi="Times New Roman" w:cs="Times New Roman"/>
          <w:b w:val="0"/>
          <w:bCs w:val="0"/>
        </w:rPr>
        <w:t xml:space="preserve"> indica que la plataforma, como única vía de acceso al cliente, debe ser capaz de resolver las necesidades de los clientes en todo el proceso y modelo de rela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EC8F78E" w:rsidR="000F7B28" w:rsidRPr="00BB722F" w:rsidRDefault="000F7B28" w:rsidP="00D82A3B">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Según Ignacio Somalo</w:t>
      </w:r>
      <w:r w:rsidR="00131348">
        <w:rPr>
          <w:rFonts w:ascii="Times New Roman" w:hAnsi="Times New Roman" w:cs="Times New Roman"/>
          <w:b w:val="0"/>
          <w:bCs w:val="0"/>
        </w:rPr>
        <w:t xml:space="preserve"> Peciña</w:t>
      </w:r>
      <w:r w:rsidRPr="00BB722F">
        <w:rPr>
          <w:rFonts w:ascii="Times New Roman" w:hAnsi="Times New Roman" w:cs="Times New Roman"/>
          <w:b w:val="0"/>
          <w:bCs w:val="0"/>
        </w:rPr>
        <w:t xml:space="preserve"> indica que la tecnología debe garantizar una elevada flexibilidad para adaptarse ágilmente los cambios en un mercado muy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07864581"/>
      <w:r>
        <w:rPr>
          <w:rFonts w:ascii="Times New Roman" w:hAnsi="Times New Roman" w:cs="Times New Roman"/>
          <w:lang w:val="es-ES" w:eastAsia="en-US"/>
        </w:rPr>
        <w:t>Indicadores</w:t>
      </w:r>
      <w:bookmarkEnd w:id="43"/>
    </w:p>
    <w:p w14:paraId="50FBB439" w14:textId="329202F6" w:rsidR="000F7B28" w:rsidRDefault="000F7B28" w:rsidP="00D82A3B">
      <w:pPr>
        <w:pStyle w:val="SubTitulo3"/>
        <w:numPr>
          <w:ilvl w:val="0"/>
          <w:numId w:val="16"/>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rsidP="00940BA1">
      <w:pPr>
        <w:pStyle w:val="SubTitulo3"/>
        <w:numPr>
          <w:ilvl w:val="0"/>
          <w:numId w:val="16"/>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67333519"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lastRenderedPageBreak/>
        <w:t>Las ventas se definen como un proceso de construcción de relaciones hacia los clientes, identificando sus necesidades, así como también se refiere al ajuste de la oferta a dichas necesidades y la comunicación de los beneficios para 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rsidP="00D82A3B">
      <w:pPr>
        <w:pStyle w:val="SubTitulo3"/>
        <w:numPr>
          <w:ilvl w:val="0"/>
          <w:numId w:val="16"/>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77777777" w:rsidR="000F7B28" w:rsidRPr="000F7B28" w:rsidRDefault="000F7B28"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07864582"/>
      <w:r w:rsidRPr="00BB18DC">
        <w:rPr>
          <w:rFonts w:ascii="Times New Roman" w:eastAsia="Times New Roman" w:hAnsi="Times New Roman" w:cs="Times New Roman"/>
          <w:lang w:val="es-ES" w:eastAsia="en-US"/>
        </w:rPr>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07864583"/>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lastRenderedPageBreak/>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515602C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07863259"/>
      <w:r w:rsidRPr="00225953">
        <w:rPr>
          <w:rFonts w:ascii="Times New Roman" w:hAnsi="Times New Roman" w:cs="Times New Roman"/>
          <w:i w:val="0"/>
          <w:iCs w:val="0"/>
          <w:sz w:val="24"/>
          <w:szCs w:val="24"/>
        </w:rPr>
        <w:t xml:space="preserve">Figura </w:t>
      </w:r>
      <w:r w:rsidR="00EC395C">
        <w:rPr>
          <w:rFonts w:ascii="Times New Roman" w:hAnsi="Times New Roman" w:cs="Times New Roman"/>
          <w:i w:val="0"/>
          <w:iCs w:val="0"/>
          <w:sz w:val="24"/>
          <w:szCs w:val="24"/>
        </w:rPr>
        <w:fldChar w:fldCharType="begin"/>
      </w:r>
      <w:r w:rsidR="00EC395C">
        <w:rPr>
          <w:rFonts w:ascii="Times New Roman" w:hAnsi="Times New Roman" w:cs="Times New Roman"/>
          <w:i w:val="0"/>
          <w:iCs w:val="0"/>
          <w:sz w:val="24"/>
          <w:szCs w:val="24"/>
        </w:rPr>
        <w:instrText xml:space="preserve"> SEQ Figura \* ARABIC </w:instrText>
      </w:r>
      <w:r w:rsidR="00EC395C">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4</w:t>
      </w:r>
      <w:r w:rsidR="00EC395C">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rsidP="006169A3">
      <w:pPr>
        <w:pStyle w:val="SubTitulo4"/>
        <w:numPr>
          <w:ilvl w:val="0"/>
          <w:numId w:val="18"/>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07864584"/>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lastRenderedPageBreak/>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07864585"/>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07864586"/>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07864587"/>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07864588"/>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rsidP="00DC13F8">
      <w:pPr>
        <w:pStyle w:val="SubTitulo3"/>
        <w:numPr>
          <w:ilvl w:val="3"/>
          <w:numId w:val="17"/>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rsidP="00DC13F8">
      <w:pPr>
        <w:pStyle w:val="SubTitulo3"/>
        <w:numPr>
          <w:ilvl w:val="3"/>
          <w:numId w:val="17"/>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rsidP="00DC13F8">
      <w:pPr>
        <w:pStyle w:val="SubTitulo3"/>
        <w:numPr>
          <w:ilvl w:val="3"/>
          <w:numId w:val="17"/>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07864589"/>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rsidP="006169A3">
      <w:pPr>
        <w:pStyle w:val="Prrafodelista"/>
        <w:numPr>
          <w:ilvl w:val="0"/>
          <w:numId w:val="19"/>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3" w:name="_Toc107864590"/>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4" w:name="_Toc107864591"/>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estudio 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 xml:space="preserve">experimental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77777777"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5" w:name="_Toc107864592"/>
      <w:r w:rsidRPr="003304AE">
        <w:rPr>
          <w:rFonts w:ascii="Times New Roman" w:eastAsia="Times New Roman" w:hAnsi="Times New Roman" w:cs="Times New Roman"/>
          <w:bCs/>
          <w:lang w:val="es-ES" w:eastAsia="en-US"/>
        </w:rPr>
        <w:lastRenderedPageBreak/>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r w:rsidRPr="00603D94">
        <w:rPr>
          <w:rFonts w:ascii="Times New Roman" w:eastAsia="Times New Roman" w:hAnsi="Times New Roman" w:cs="Times New Roman"/>
          <w:b w:val="0"/>
          <w:lang w:val="es-ES" w:eastAsia="en-US"/>
        </w:rPr>
        <w:t>Huaire Inacio,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lastRenderedPageBreak/>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rsidP="00525EDE">
      <w:pPr>
        <w:pStyle w:val="SubTitulo2"/>
        <w:numPr>
          <w:ilvl w:val="1"/>
          <w:numId w:val="19"/>
        </w:numPr>
        <w:ind w:left="357" w:hanging="357"/>
        <w:outlineLvl w:val="1"/>
        <w:rPr>
          <w:rFonts w:ascii="Times New Roman" w:eastAsia="Times New Roman" w:hAnsi="Times New Roman" w:cs="Times New Roman"/>
          <w:bCs/>
          <w:lang w:val="es-ES" w:eastAsia="en-US"/>
        </w:rPr>
      </w:pPr>
      <w:bookmarkStart w:id="57" w:name="_Toc107864593"/>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07864594"/>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7646969B" w:rsidR="006556F6" w:rsidRPr="006556F6" w:rsidRDefault="006556F6" w:rsidP="006556F6">
      <w:pPr>
        <w:pStyle w:val="Descripcin"/>
        <w:jc w:val="center"/>
        <w:rPr>
          <w:rFonts w:ascii="Times New Roman" w:hAnsi="Times New Roman" w:cs="Times New Roman"/>
          <w:i w:val="0"/>
          <w:iCs w:val="0"/>
          <w:sz w:val="24"/>
          <w:szCs w:val="24"/>
        </w:rPr>
      </w:pPr>
      <w:bookmarkStart w:id="60" w:name="_Toc107864539"/>
      <w:r w:rsidRPr="006556F6">
        <w:rPr>
          <w:rFonts w:ascii="Times New Roman" w:hAnsi="Times New Roman" w:cs="Times New Roman"/>
          <w:i w:val="0"/>
          <w:iCs w:val="0"/>
          <w:sz w:val="24"/>
          <w:szCs w:val="24"/>
        </w:rPr>
        <w:t xml:space="preserve">Tabla </w:t>
      </w:r>
      <w:r w:rsidRPr="006556F6">
        <w:rPr>
          <w:rFonts w:ascii="Times New Roman" w:hAnsi="Times New Roman" w:cs="Times New Roman"/>
          <w:i w:val="0"/>
          <w:iCs w:val="0"/>
          <w:sz w:val="24"/>
          <w:szCs w:val="24"/>
        </w:rPr>
        <w:fldChar w:fldCharType="begin"/>
      </w:r>
      <w:r w:rsidRPr="006556F6">
        <w:rPr>
          <w:rFonts w:ascii="Times New Roman" w:hAnsi="Times New Roman" w:cs="Times New Roman"/>
          <w:i w:val="0"/>
          <w:iCs w:val="0"/>
          <w:sz w:val="24"/>
          <w:szCs w:val="24"/>
        </w:rPr>
        <w:instrText xml:space="preserve"> SEQ Tabla \* ARABIC </w:instrText>
      </w:r>
      <w:r w:rsidRPr="006556F6">
        <w:rPr>
          <w:rFonts w:ascii="Times New Roman" w:hAnsi="Times New Roman" w:cs="Times New Roman"/>
          <w:i w:val="0"/>
          <w:iCs w:val="0"/>
          <w:sz w:val="24"/>
          <w:szCs w:val="24"/>
        </w:rPr>
        <w:fldChar w:fldCharType="separate"/>
      </w:r>
      <w:r w:rsidR="00CB40A2">
        <w:rPr>
          <w:rFonts w:ascii="Times New Roman" w:hAnsi="Times New Roman" w:cs="Times New Roman"/>
          <w:i w:val="0"/>
          <w:iCs w:val="0"/>
          <w:noProof/>
          <w:sz w:val="24"/>
          <w:szCs w:val="24"/>
        </w:rPr>
        <w:t>1</w:t>
      </w:r>
      <w:r w:rsidRPr="006556F6">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7777777"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07864595"/>
      <w:r w:rsidRPr="000C3823">
        <w:rPr>
          <w:rFonts w:ascii="Times New Roman" w:hAnsi="Times New Roman" w:cs="Times New Roman"/>
          <w:lang w:val="es-ES" w:eastAsia="en-US"/>
        </w:rPr>
        <w:lastRenderedPageBreak/>
        <w:t>Criterios de validez y confiabilidad de los instrumentos</w:t>
      </w:r>
      <w:bookmarkEnd w:id="62"/>
    </w:p>
    <w:p w14:paraId="2645007F" w14:textId="4529CFDC" w:rsidR="000C3823" w:rsidRPr="008124C7" w:rsidRDefault="008124C7" w:rsidP="00DC6971">
      <w:pPr>
        <w:pStyle w:val="SubTitulo3"/>
        <w:numPr>
          <w:ilvl w:val="0"/>
          <w:numId w:val="0"/>
        </w:numPr>
        <w:ind w:left="992"/>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La validez se refiere a la precisión donde un instrumento mide lo que pretende medir, es decir, la eficacia de una prueba al describir o predecir un atributo de interés para el examinador. Hay varios tipos de validez, uno de los cuales es la 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07864596"/>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07864597"/>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rsidP="003338B0">
      <w:pPr>
        <w:pStyle w:val="Prrafodelista"/>
        <w:widowControl w:val="0"/>
        <w:numPr>
          <w:ilvl w:val="0"/>
          <w:numId w:val="26"/>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rsidP="003338B0">
      <w:pPr>
        <w:pStyle w:val="Prrafodelista"/>
        <w:widowControl w:val="0"/>
        <w:numPr>
          <w:ilvl w:val="0"/>
          <w:numId w:val="27"/>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rsidP="003338B0">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nostico</w:t>
      </w:r>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r w:rsidR="004828DE">
        <w:rPr>
          <w:rFonts w:ascii="Times New Roman" w:hAnsi="Times New Roman" w:cs="Times New Roman"/>
          <w:lang w:val="es-ES" w:eastAsia="en-US"/>
        </w:rPr>
        <w:t>is</w:t>
      </w:r>
    </w:p>
    <w:p w14:paraId="4309D945" w14:textId="7DFBF242" w:rsidR="00EC395C" w:rsidRDefault="00146DC3" w:rsidP="00DA088D">
      <w:pPr>
        <w:pStyle w:val="SubTitulo3"/>
        <w:numPr>
          <w:ilvl w:val="0"/>
          <w:numId w:val="0"/>
        </w:numPr>
        <w:ind w:left="992" w:firstLine="709"/>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Ver figura </w:t>
      </w:r>
      <w:r>
        <w:rPr>
          <w:rFonts w:ascii="Times New Roman" w:hAnsi="Times New Roman" w:cs="Times New Roman"/>
          <w:b w:val="0"/>
          <w:bCs w:val="0"/>
          <w:lang w:val="es-ES" w:eastAsia="en-US"/>
        </w:rPr>
        <w:t>5</w:t>
      </w:r>
      <w:r w:rsidRPr="00146DC3">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Pr="00146DC3">
        <w:rPr>
          <w:rFonts w:ascii="Times New Roman" w:hAnsi="Times New Roman" w:cs="Times New Roman"/>
          <w:b w:val="0"/>
          <w:bCs w:val="0"/>
          <w:lang w:val="es-ES" w:eastAsia="en-US"/>
        </w:rPr>
        <w:t>El proceso de venta comienza desde la recepción de clientes en las tiendas, pasando el cierre del acuerdo final para cerrar la transacción respectiva. 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Posteriormente al terminar esta transacción con el cliente, se procede a pasar el envío de informes de ventas diarios al área de almacén, donde habrá un encargado para determinar y actualizar el stock correspondiente de los productos</w:t>
      </w:r>
      <w:r>
        <w:rPr>
          <w:rFonts w:ascii="Times New Roman" w:hAnsi="Times New Roman" w:cs="Times New Roman"/>
          <w:b w:val="0"/>
          <w:bCs w:val="0"/>
          <w:lang w:val="es-ES" w:eastAsia="en-US"/>
        </w:rPr>
        <w:t xml:space="preserve"> en base a este reporte</w:t>
      </w:r>
      <w:r w:rsidRPr="00146DC3">
        <w:rPr>
          <w:rFonts w:ascii="Times New Roman" w:hAnsi="Times New Roman" w:cs="Times New Roman"/>
          <w:b w:val="0"/>
          <w:bCs w:val="0"/>
          <w:lang w:val="es-ES" w:eastAsia="en-US"/>
        </w:rPr>
        <w:t>.</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5F724F48" w:rsidR="00EC395C" w:rsidRPr="00EC395C" w:rsidRDefault="00EC395C" w:rsidP="00EC395C">
      <w:pPr>
        <w:pStyle w:val="Descripcin"/>
        <w:keepNext/>
        <w:jc w:val="center"/>
        <w:rPr>
          <w:rFonts w:ascii="Times New Roman" w:hAnsi="Times New Roman" w:cs="Times New Roman"/>
          <w:i w:val="0"/>
          <w:iCs w:val="0"/>
          <w:sz w:val="24"/>
          <w:szCs w:val="24"/>
        </w:rPr>
      </w:pPr>
      <w:r w:rsidRPr="00EC395C">
        <w:rPr>
          <w:rFonts w:ascii="Times New Roman" w:hAnsi="Times New Roman" w:cs="Times New Roman"/>
          <w:i w:val="0"/>
          <w:iCs w:val="0"/>
          <w:sz w:val="24"/>
          <w:szCs w:val="24"/>
        </w:rPr>
        <w:t xml:space="preserve">Figura </w:t>
      </w:r>
      <w:r w:rsidRPr="00EC395C">
        <w:rPr>
          <w:rFonts w:ascii="Times New Roman" w:hAnsi="Times New Roman" w:cs="Times New Roman"/>
          <w:i w:val="0"/>
          <w:iCs w:val="0"/>
          <w:sz w:val="24"/>
          <w:szCs w:val="24"/>
        </w:rPr>
        <w:fldChar w:fldCharType="begin"/>
      </w:r>
      <w:r w:rsidRPr="00EC395C">
        <w:rPr>
          <w:rFonts w:ascii="Times New Roman" w:hAnsi="Times New Roman" w:cs="Times New Roman"/>
          <w:i w:val="0"/>
          <w:iCs w:val="0"/>
          <w:sz w:val="24"/>
          <w:szCs w:val="24"/>
        </w:rPr>
        <w:instrText xml:space="preserve"> SEQ Figura \* ARABIC </w:instrText>
      </w:r>
      <w:r w:rsidRPr="00EC395C">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5</w:t>
      </w:r>
      <w:r w:rsidRPr="00EC395C">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p>
    <w:p w14:paraId="1FF20D1C" w14:textId="64277850" w:rsidR="007E74E3" w:rsidRDefault="008F68E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2ADC3A5D" wp14:editId="28B41602">
            <wp:extent cx="5572125" cy="31623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162300"/>
                    </a:xfrm>
                    <a:prstGeom prst="rect">
                      <a:avLst/>
                    </a:prstGeom>
                    <a:noFill/>
                    <a:ln>
                      <a:noFill/>
                    </a:ln>
                  </pic:spPr>
                </pic:pic>
              </a:graphicData>
            </a:graphic>
          </wp:inline>
        </w:drawing>
      </w:r>
    </w:p>
    <w:p w14:paraId="718B85B7" w14:textId="77777777" w:rsidR="00C91705" w:rsidRDefault="00C91705" w:rsidP="00C9170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6731114B" w14:textId="513F92B3" w:rsidR="007E74E3" w:rsidRDefault="00505FF8" w:rsidP="000B39C8">
      <w:pPr>
        <w:pStyle w:val="SubTitulo3"/>
        <w:ind w:left="992" w:hanging="567"/>
        <w:rPr>
          <w:rFonts w:ascii="Times New Roman" w:hAnsi="Times New Roman" w:cs="Times New Roman"/>
          <w:lang w:val="es-ES" w:eastAsia="en-US"/>
        </w:rPr>
      </w:pPr>
      <w:r>
        <w:rPr>
          <w:rFonts w:ascii="Times New Roman" w:hAnsi="Times New Roman" w:cs="Times New Roman"/>
          <w:lang w:val="es-ES" w:eastAsia="en-US"/>
        </w:rPr>
        <w:lastRenderedPageBreak/>
        <w:t xml:space="preserve">Modelamiento </w:t>
      </w:r>
      <w:r w:rsidR="007E74E3">
        <w:rPr>
          <w:rFonts w:ascii="Times New Roman" w:hAnsi="Times New Roman" w:cs="Times New Roman"/>
          <w:lang w:val="es-ES" w:eastAsia="en-US"/>
        </w:rPr>
        <w:t>To-be</w:t>
      </w:r>
    </w:p>
    <w:p w14:paraId="0EEBAEED" w14:textId="0D4AF427" w:rsidR="006F5EF9" w:rsidRPr="006F5EF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on la siguiente figura se propone un rediseño las actividades actuales de los procesos de ventas </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751099A3" w:rsidR="00471C5A" w:rsidRPr="00471C5A" w:rsidRDefault="00471C5A" w:rsidP="00471C5A">
      <w:pPr>
        <w:pStyle w:val="Descripcin"/>
        <w:keepNext/>
        <w:jc w:val="center"/>
        <w:rPr>
          <w:rFonts w:ascii="Times New Roman" w:hAnsi="Times New Roman" w:cs="Times New Roman"/>
          <w:i w:val="0"/>
          <w:iCs w:val="0"/>
          <w:sz w:val="24"/>
          <w:szCs w:val="24"/>
        </w:rPr>
      </w:pPr>
      <w:r w:rsidRPr="00471C5A">
        <w:rPr>
          <w:rFonts w:ascii="Times New Roman" w:hAnsi="Times New Roman" w:cs="Times New Roman"/>
          <w:i w:val="0"/>
          <w:iCs w:val="0"/>
          <w:sz w:val="24"/>
          <w:szCs w:val="24"/>
        </w:rPr>
        <w:t xml:space="preserve">Figura </w:t>
      </w:r>
      <w:r w:rsidRPr="00471C5A">
        <w:rPr>
          <w:rFonts w:ascii="Times New Roman" w:hAnsi="Times New Roman" w:cs="Times New Roman"/>
          <w:i w:val="0"/>
          <w:iCs w:val="0"/>
          <w:sz w:val="24"/>
          <w:szCs w:val="24"/>
        </w:rPr>
        <w:fldChar w:fldCharType="begin"/>
      </w:r>
      <w:r w:rsidRPr="00471C5A">
        <w:rPr>
          <w:rFonts w:ascii="Times New Roman" w:hAnsi="Times New Roman" w:cs="Times New Roman"/>
          <w:i w:val="0"/>
          <w:iCs w:val="0"/>
          <w:sz w:val="24"/>
          <w:szCs w:val="24"/>
        </w:rPr>
        <w:instrText xml:space="preserve"> SEQ Figura \* ARABIC </w:instrText>
      </w:r>
      <w:r w:rsidRPr="00471C5A">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6</w:t>
      </w:r>
      <w:r w:rsidRPr="00471C5A">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1BE915A2">
            <wp:extent cx="5581650" cy="24955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1650" cy="2495550"/>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57582197" w14:textId="6338FA75" w:rsidR="00471C5A" w:rsidRDefault="00471C5A" w:rsidP="00653196">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glas del Negocio</w:t>
      </w:r>
    </w:p>
    <w:p w14:paraId="15E26826" w14:textId="325FC4D6" w:rsidR="00653196" w:rsidRPr="00653196" w:rsidRDefault="00653196"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rsidP="003B1289">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46313B81" w:rsidR="00CA1340" w:rsidRPr="0002192E" w:rsidRDefault="0002192E" w:rsidP="0002192E">
      <w:pPr>
        <w:pStyle w:val="SubTitulo3"/>
        <w:numPr>
          <w:ilvl w:val="0"/>
          <w:numId w:val="34"/>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48356AEE" w:rsidR="00471C5A" w:rsidRDefault="00471C5A" w:rsidP="00DA088D">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Casos de Uso del Negocio</w:t>
      </w: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05655E">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r w:rsidRPr="0005655E">
        <w:rPr>
          <w:rFonts w:ascii="Times New Roman" w:hAnsi="Times New Roman" w:cs="Times New Roman"/>
          <w:lang w:val="es-ES" w:eastAsia="en-US"/>
        </w:rPr>
        <w:t>Actores del Negocio</w:t>
      </w:r>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0B929B7D" w:rsidR="00F40D68" w:rsidRPr="00F40D68" w:rsidRDefault="00F40D68" w:rsidP="00F40D68">
      <w:pPr>
        <w:pStyle w:val="Descripcin"/>
        <w:keepNext/>
        <w:jc w:val="center"/>
        <w:rPr>
          <w:rFonts w:ascii="Times New Roman" w:hAnsi="Times New Roman" w:cs="Times New Roman"/>
          <w:i w:val="0"/>
          <w:iCs w:val="0"/>
          <w:sz w:val="24"/>
          <w:szCs w:val="24"/>
        </w:rPr>
      </w:pPr>
      <w:r w:rsidRPr="00F40D68">
        <w:rPr>
          <w:rFonts w:ascii="Times New Roman" w:hAnsi="Times New Roman" w:cs="Times New Roman"/>
          <w:i w:val="0"/>
          <w:iCs w:val="0"/>
          <w:sz w:val="24"/>
          <w:szCs w:val="24"/>
        </w:rPr>
        <w:t xml:space="preserve">Tabl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Tabla \* ARABIC </w:instrText>
      </w:r>
      <w:r w:rsidRPr="00F40D68">
        <w:rPr>
          <w:rFonts w:ascii="Times New Roman" w:hAnsi="Times New Roman" w:cs="Times New Roman"/>
          <w:i w:val="0"/>
          <w:iCs w:val="0"/>
          <w:sz w:val="24"/>
          <w:szCs w:val="24"/>
        </w:rPr>
        <w:fldChar w:fldCharType="separate"/>
      </w:r>
      <w:r w:rsidR="00CB40A2">
        <w:rPr>
          <w:rFonts w:ascii="Times New Roman" w:hAnsi="Times New Roman" w:cs="Times New Roman"/>
          <w:i w:val="0"/>
          <w:iCs w:val="0"/>
          <w:noProof/>
          <w:sz w:val="24"/>
          <w:szCs w:val="24"/>
        </w:rPr>
        <w:t>2</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p>
    <w:tbl>
      <w:tblPr>
        <w:tblStyle w:val="Tablaconcuadrcula4-nfasis1"/>
        <w:tblW w:w="0" w:type="auto"/>
        <w:tblInd w:w="1101" w:type="dxa"/>
        <w:tblLook w:val="04A0" w:firstRow="1" w:lastRow="0" w:firstColumn="1" w:lastColumn="0" w:noHBand="0" w:noVBand="1"/>
      </w:tblPr>
      <w:tblGrid>
        <w:gridCol w:w="3366"/>
        <w:gridCol w:w="4467"/>
      </w:tblGrid>
      <w:tr w:rsidR="00653196" w14:paraId="6CB8A3A7" w14:textId="77777777" w:rsidTr="005F43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6"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67"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653196">
        <w:trPr>
          <w:cnfStyle w:val="000000100000" w:firstRow="0" w:lastRow="0" w:firstColumn="0" w:lastColumn="0" w:oddVBand="0" w:evenVBand="0" w:oddHBand="1" w:evenHBand="0" w:firstRowFirstColumn="0" w:firstRowLastColumn="0" w:lastRowFirstColumn="0" w:lastRowLastColumn="0"/>
          <w:trHeight w:val="2068"/>
        </w:trPr>
        <w:tc>
          <w:tcPr>
            <w:cnfStyle w:val="001000000000" w:firstRow="0" w:lastRow="0" w:firstColumn="1" w:lastColumn="0" w:oddVBand="0" w:evenVBand="0" w:oddHBand="0" w:evenHBand="0" w:firstRowFirstColumn="0" w:firstRowLastColumn="0" w:lastRowFirstColumn="0" w:lastRowLastColumn="0"/>
            <w:tcW w:w="3366" w:type="dxa"/>
            <w:shd w:val="clear" w:color="auto" w:fill="auto"/>
          </w:tcPr>
          <w:p w14:paraId="026B25E6" w14:textId="7279FA32" w:rsidR="00653196" w:rsidRDefault="005F432E" w:rsidP="00F26157">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pt;height:87pt" o:ole="">
                  <v:imagedata r:id="rId20" o:title=""/>
                </v:shape>
                <o:OLEObject Type="Embed" ProgID="PBrush" ShapeID="_x0000_i1025" DrawAspect="Content" ObjectID="_1719938915" r:id="rId21"/>
              </w:object>
            </w:r>
          </w:p>
        </w:tc>
        <w:tc>
          <w:tcPr>
            <w:tcW w:w="4467" w:type="dxa"/>
            <w:shd w:val="clear" w:color="auto" w:fill="auto"/>
          </w:tcPr>
          <w:p w14:paraId="2CEBB41D" w14:textId="77777777" w:rsidR="00653196" w:rsidRDefault="00653196" w:rsidP="00F26157">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F26157">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653196">
        <w:tc>
          <w:tcPr>
            <w:cnfStyle w:val="001000000000" w:firstRow="0" w:lastRow="0" w:firstColumn="1" w:lastColumn="0" w:oddVBand="0" w:evenVBand="0" w:oddHBand="0" w:evenHBand="0" w:firstRowFirstColumn="0" w:firstRowLastColumn="0" w:lastRowFirstColumn="0" w:lastRowLastColumn="0"/>
            <w:tcW w:w="3366" w:type="dxa"/>
          </w:tcPr>
          <w:p w14:paraId="6C4AE8F6" w14:textId="6D50C93E" w:rsidR="00653196" w:rsidRDefault="005F432E" w:rsidP="00F26157">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86.25pt;height:83.25pt" o:ole="">
                  <v:imagedata r:id="rId22" o:title=""/>
                </v:shape>
                <o:OLEObject Type="Embed" ProgID="PBrush" ShapeID="_x0000_i1026" DrawAspect="Content" ObjectID="_1719938916" r:id="rId23"/>
              </w:object>
            </w:r>
          </w:p>
        </w:tc>
        <w:tc>
          <w:tcPr>
            <w:tcW w:w="4467" w:type="dxa"/>
          </w:tcPr>
          <w:p w14:paraId="39E8817F" w14:textId="77777777" w:rsidR="00653196" w:rsidRDefault="00653196" w:rsidP="00F26157">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F26157">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65" w:name="_Hlk108992806"/>
      <w:r w:rsidRPr="00EF6BF1">
        <w:rPr>
          <w:rFonts w:ascii="Times New Roman" w:hAnsi="Times New Roman" w:cs="Times New Roman"/>
          <w:i w:val="0"/>
          <w:iCs w:val="0"/>
          <w:sz w:val="24"/>
          <w:szCs w:val="24"/>
        </w:rPr>
        <w:t>Fuente: Elaboración Propia</w:t>
      </w:r>
      <w:bookmarkEnd w:id="65"/>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Diagrama de Caso de Uso del Negocio</w:t>
      </w:r>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238FE9FD" w:rsidR="00F40D68" w:rsidRPr="00F40D68" w:rsidRDefault="00F40D68" w:rsidP="00F40D68">
      <w:pPr>
        <w:pStyle w:val="Descripcin"/>
        <w:keepNext/>
        <w:jc w:val="center"/>
        <w:rPr>
          <w:rFonts w:ascii="Times New Roman" w:hAnsi="Times New Roman" w:cs="Times New Roman"/>
          <w:i w:val="0"/>
          <w:iCs w:val="0"/>
          <w:sz w:val="24"/>
          <w:szCs w:val="24"/>
        </w:rPr>
      </w:pPr>
      <w:r w:rsidRPr="00F40D68">
        <w:rPr>
          <w:rFonts w:ascii="Times New Roman" w:hAnsi="Times New Roman" w:cs="Times New Roman"/>
          <w:i w:val="0"/>
          <w:iCs w:val="0"/>
          <w:sz w:val="24"/>
          <w:szCs w:val="24"/>
        </w:rPr>
        <w:lastRenderedPageBreak/>
        <w:t xml:space="preserve">Figura </w:t>
      </w:r>
      <w:r w:rsidRPr="00F40D68">
        <w:rPr>
          <w:rFonts w:ascii="Times New Roman" w:hAnsi="Times New Roman" w:cs="Times New Roman"/>
          <w:i w:val="0"/>
          <w:iCs w:val="0"/>
          <w:sz w:val="24"/>
          <w:szCs w:val="24"/>
        </w:rPr>
        <w:fldChar w:fldCharType="begin"/>
      </w:r>
      <w:r w:rsidRPr="00F40D68">
        <w:rPr>
          <w:rFonts w:ascii="Times New Roman" w:hAnsi="Times New Roman" w:cs="Times New Roman"/>
          <w:i w:val="0"/>
          <w:iCs w:val="0"/>
          <w:sz w:val="24"/>
          <w:szCs w:val="24"/>
        </w:rPr>
        <w:instrText xml:space="preserve"> SEQ Figura \* ARABIC </w:instrText>
      </w:r>
      <w:r w:rsidRPr="00F40D68">
        <w:rPr>
          <w:rFonts w:ascii="Times New Roman" w:hAnsi="Times New Roman" w:cs="Times New Roman"/>
          <w:i w:val="0"/>
          <w:iCs w:val="0"/>
          <w:sz w:val="24"/>
          <w:szCs w:val="24"/>
        </w:rPr>
        <w:fldChar w:fldCharType="separate"/>
      </w:r>
      <w:r w:rsidR="007C3EFD">
        <w:rPr>
          <w:rFonts w:ascii="Times New Roman" w:hAnsi="Times New Roman" w:cs="Times New Roman"/>
          <w:i w:val="0"/>
          <w:iCs w:val="0"/>
          <w:noProof/>
          <w:sz w:val="24"/>
          <w:szCs w:val="24"/>
        </w:rPr>
        <w:t>7</w:t>
      </w:r>
      <w:r w:rsidRPr="00F40D68">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p>
    <w:p w14:paraId="2E1E6BFF" w14:textId="01073A71" w:rsidR="00DC678A" w:rsidRDefault="00F970B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8E16EFA" wp14:editId="64AA8943">
            <wp:extent cx="3289351" cy="326707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99316" cy="3276973"/>
                    </a:xfrm>
                    <a:prstGeom prst="rect">
                      <a:avLst/>
                    </a:prstGeom>
                    <a:noFill/>
                    <a:ln>
                      <a:noFill/>
                    </a:ln>
                  </pic:spPr>
                </pic:pic>
              </a:graphicData>
            </a:graphic>
          </wp:inline>
        </w:drawing>
      </w:r>
    </w:p>
    <w:p w14:paraId="05F08D99" w14:textId="77777777" w:rsidR="00F40D68" w:rsidRDefault="00F40D68" w:rsidP="00F40D68">
      <w:pPr>
        <w:pStyle w:val="Descripcin"/>
        <w:tabs>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0D59B0A2" w14:textId="6C4033B2" w:rsidR="00F40D68" w:rsidRDefault="00F40D68"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p>
    <w:p w14:paraId="4BCA2D6E" w14:textId="2BB7D41F" w:rsidR="008C06CB" w:rsidRDefault="008C06CB" w:rsidP="008C06CB">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Especificaciones CUN más significativos</w:t>
      </w:r>
    </w:p>
    <w:p w14:paraId="760C2A93" w14:textId="5F66D32D" w:rsidR="008C06CB" w:rsidRDefault="008C06CB" w:rsidP="008C06CB">
      <w:pPr>
        <w:pStyle w:val="SubTitulo3"/>
        <w:numPr>
          <w:ilvl w:val="0"/>
          <w:numId w:val="38"/>
        </w:numPr>
        <w:tabs>
          <w:tab w:val="left" w:pos="993"/>
        </w:tabs>
        <w:outlineLvl w:val="9"/>
        <w:rPr>
          <w:rFonts w:ascii="Times New Roman" w:hAnsi="Times New Roman" w:cs="Times New Roman"/>
          <w:b w:val="0"/>
          <w:bCs w:val="0"/>
          <w:lang w:val="es-ES" w:eastAsia="en-US"/>
        </w:rPr>
      </w:pPr>
      <w:r w:rsidRPr="008C06CB">
        <w:rPr>
          <w:rFonts w:ascii="Times New Roman" w:hAnsi="Times New Roman" w:cs="Times New Roman"/>
          <w:b w:val="0"/>
          <w:bCs w:val="0"/>
          <w:lang w:val="es-ES" w:eastAsia="en-US"/>
        </w:rPr>
        <w:t>Especificación CUN Solicitar Pedido</w:t>
      </w:r>
    </w:p>
    <w:p w14:paraId="06C047A8" w14:textId="77777777" w:rsidR="00032760" w:rsidRDefault="00032760" w:rsidP="00032760">
      <w:pPr>
        <w:pStyle w:val="SubTitulo3"/>
        <w:numPr>
          <w:ilvl w:val="0"/>
          <w:numId w:val="0"/>
        </w:numPr>
        <w:tabs>
          <w:tab w:val="left" w:pos="993"/>
        </w:tabs>
        <w:ind w:left="1353"/>
        <w:outlineLvl w:val="9"/>
        <w:rPr>
          <w:rFonts w:ascii="Times New Roman" w:hAnsi="Times New Roman" w:cs="Times New Roman"/>
          <w:b w:val="0"/>
          <w:bCs w:val="0"/>
          <w:lang w:val="es-ES" w:eastAsia="en-US"/>
        </w:rPr>
      </w:pPr>
    </w:p>
    <w:tbl>
      <w:tblPr>
        <w:tblStyle w:val="Tablaconcuadrcula"/>
        <w:tblW w:w="0" w:type="auto"/>
        <w:tblInd w:w="1353" w:type="dxa"/>
        <w:tblLook w:val="04A0" w:firstRow="1" w:lastRow="0" w:firstColumn="1" w:lastColumn="0" w:noHBand="0" w:noVBand="1"/>
      </w:tblPr>
      <w:tblGrid>
        <w:gridCol w:w="2016"/>
        <w:gridCol w:w="5641"/>
      </w:tblGrid>
      <w:tr w:rsidR="00032760" w14:paraId="3EE1BC24" w14:textId="77777777" w:rsidTr="00BB09BA">
        <w:tc>
          <w:tcPr>
            <w:tcW w:w="2016" w:type="dxa"/>
            <w:shd w:val="clear" w:color="auto" w:fill="365F91" w:themeFill="accent1" w:themeFillShade="BF"/>
            <w:vAlign w:val="center"/>
          </w:tcPr>
          <w:p w14:paraId="58EF0797" w14:textId="0F4A14A7"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Actor</w:t>
            </w:r>
          </w:p>
        </w:tc>
        <w:tc>
          <w:tcPr>
            <w:tcW w:w="5641" w:type="dxa"/>
            <w:vAlign w:val="center"/>
          </w:tcPr>
          <w:p w14:paraId="6502FE46" w14:textId="4DE6BB02" w:rsidR="00032760" w:rsidRDefault="00BB09BA"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liente</w:t>
            </w:r>
          </w:p>
        </w:tc>
      </w:tr>
      <w:tr w:rsidR="00032760" w14:paraId="7E23498F" w14:textId="77777777" w:rsidTr="00BB09BA">
        <w:tc>
          <w:tcPr>
            <w:tcW w:w="2016" w:type="dxa"/>
            <w:shd w:val="clear" w:color="auto" w:fill="365F91" w:themeFill="accent1" w:themeFillShade="BF"/>
            <w:vAlign w:val="center"/>
          </w:tcPr>
          <w:p w14:paraId="74FB7C74" w14:textId="18F01399"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Descripción</w:t>
            </w:r>
          </w:p>
        </w:tc>
        <w:tc>
          <w:tcPr>
            <w:tcW w:w="5641" w:type="dxa"/>
            <w:vAlign w:val="center"/>
          </w:tcPr>
          <w:p w14:paraId="6EE26400" w14:textId="58387203"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tc>
      </w:tr>
      <w:tr w:rsidR="00032760" w14:paraId="57774D95" w14:textId="77777777" w:rsidTr="00BB09BA">
        <w:tc>
          <w:tcPr>
            <w:tcW w:w="2016" w:type="dxa"/>
            <w:shd w:val="clear" w:color="auto" w:fill="365F91" w:themeFill="accent1" w:themeFillShade="BF"/>
            <w:vAlign w:val="center"/>
          </w:tcPr>
          <w:p w14:paraId="2AC9F301" w14:textId="01CCB115"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Flujo Básico</w:t>
            </w:r>
          </w:p>
        </w:tc>
        <w:tc>
          <w:tcPr>
            <w:tcW w:w="5641" w:type="dxa"/>
            <w:vAlign w:val="center"/>
          </w:tcPr>
          <w:p w14:paraId="59A9CC64" w14:textId="77777777" w:rsidR="00032760" w:rsidRDefault="00032760"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AECD84A"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12D7ED35"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D0383C5"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4A84F0F8"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207C312D" w14:textId="5AE2D151"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tc>
      </w:tr>
      <w:tr w:rsidR="00032760" w14:paraId="6A3905AA" w14:textId="77777777" w:rsidTr="00BB09BA">
        <w:tc>
          <w:tcPr>
            <w:tcW w:w="2016" w:type="dxa"/>
            <w:shd w:val="clear" w:color="auto" w:fill="365F91" w:themeFill="accent1" w:themeFillShade="BF"/>
            <w:vAlign w:val="center"/>
          </w:tcPr>
          <w:p w14:paraId="16E83CDA" w14:textId="24DA6A92"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Flujo Alternativo</w:t>
            </w:r>
          </w:p>
        </w:tc>
        <w:tc>
          <w:tcPr>
            <w:tcW w:w="5641" w:type="dxa"/>
            <w:vAlign w:val="center"/>
          </w:tcPr>
          <w:p w14:paraId="2380256B" w14:textId="77777777" w:rsidR="00032760" w:rsidRDefault="00032760"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4E7A5FD7"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26D782B"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08F1A690"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55B9E94F" w14:textId="77777777"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p w14:paraId="66732400" w14:textId="398F9E55" w:rsidR="004C6A0F"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p>
        </w:tc>
      </w:tr>
      <w:tr w:rsidR="00032760" w14:paraId="181A7948" w14:textId="77777777" w:rsidTr="00BB09BA">
        <w:tc>
          <w:tcPr>
            <w:tcW w:w="2016" w:type="dxa"/>
            <w:shd w:val="clear" w:color="auto" w:fill="365F91" w:themeFill="accent1" w:themeFillShade="BF"/>
            <w:vAlign w:val="center"/>
          </w:tcPr>
          <w:p w14:paraId="289B39A7" w14:textId="37509630"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lastRenderedPageBreak/>
              <w:t>Pre-Condiciones</w:t>
            </w:r>
          </w:p>
        </w:tc>
        <w:tc>
          <w:tcPr>
            <w:tcW w:w="5641" w:type="dxa"/>
            <w:vAlign w:val="center"/>
          </w:tcPr>
          <w:p w14:paraId="65FF8EE9" w14:textId="1267B5BD" w:rsidR="00032760"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encontraron.</w:t>
            </w:r>
          </w:p>
        </w:tc>
      </w:tr>
      <w:tr w:rsidR="00032760" w14:paraId="151AA35D" w14:textId="77777777" w:rsidTr="00BB09BA">
        <w:tc>
          <w:tcPr>
            <w:tcW w:w="2016" w:type="dxa"/>
            <w:shd w:val="clear" w:color="auto" w:fill="365F91" w:themeFill="accent1" w:themeFillShade="BF"/>
            <w:vAlign w:val="center"/>
          </w:tcPr>
          <w:p w14:paraId="4AAB8391" w14:textId="5A2D0AB9" w:rsidR="00032760" w:rsidRPr="004C6A0F" w:rsidRDefault="00BB09BA" w:rsidP="00032760">
            <w:pPr>
              <w:pStyle w:val="SubTitulo3"/>
              <w:numPr>
                <w:ilvl w:val="0"/>
                <w:numId w:val="0"/>
              </w:numPr>
              <w:tabs>
                <w:tab w:val="left" w:pos="993"/>
              </w:tabs>
              <w:outlineLvl w:val="9"/>
              <w:rPr>
                <w:rFonts w:ascii="Times New Roman" w:hAnsi="Times New Roman" w:cs="Times New Roman"/>
                <w:color w:val="FFFFFF" w:themeColor="background1"/>
                <w:lang w:val="es-ES" w:eastAsia="en-US"/>
              </w:rPr>
            </w:pPr>
            <w:r w:rsidRPr="004C6A0F">
              <w:rPr>
                <w:rFonts w:ascii="Times New Roman" w:hAnsi="Times New Roman" w:cs="Times New Roman"/>
                <w:color w:val="FFFFFF" w:themeColor="background1"/>
                <w:lang w:val="es-ES" w:eastAsia="en-US"/>
              </w:rPr>
              <w:t>Post Condiciones</w:t>
            </w:r>
          </w:p>
        </w:tc>
        <w:tc>
          <w:tcPr>
            <w:tcW w:w="5641" w:type="dxa"/>
            <w:vAlign w:val="center"/>
          </w:tcPr>
          <w:p w14:paraId="30E3254C" w14:textId="20F963B9" w:rsidR="00032760" w:rsidRDefault="004C6A0F" w:rsidP="00032760">
            <w:pPr>
              <w:pStyle w:val="SubTitulo3"/>
              <w:numPr>
                <w:ilvl w:val="0"/>
                <w:numId w:val="0"/>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encontraron.</w:t>
            </w:r>
          </w:p>
        </w:tc>
      </w:tr>
    </w:tbl>
    <w:p w14:paraId="43810B96" w14:textId="77777777" w:rsidR="00032760" w:rsidRDefault="00032760" w:rsidP="00032760">
      <w:pPr>
        <w:pStyle w:val="SubTitulo3"/>
        <w:numPr>
          <w:ilvl w:val="0"/>
          <w:numId w:val="0"/>
        </w:numPr>
        <w:tabs>
          <w:tab w:val="left" w:pos="993"/>
        </w:tabs>
        <w:ind w:left="1353"/>
        <w:outlineLvl w:val="9"/>
        <w:rPr>
          <w:rFonts w:ascii="Times New Roman" w:hAnsi="Times New Roman" w:cs="Times New Roman"/>
          <w:b w:val="0"/>
          <w:bCs w:val="0"/>
          <w:lang w:val="es-ES" w:eastAsia="en-US"/>
        </w:rPr>
      </w:pPr>
    </w:p>
    <w:p w14:paraId="7B549927" w14:textId="401AC01A" w:rsidR="00032760" w:rsidRDefault="00032760" w:rsidP="008C06CB">
      <w:pPr>
        <w:pStyle w:val="SubTitulo3"/>
        <w:numPr>
          <w:ilvl w:val="0"/>
          <w:numId w:val="38"/>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pecificación CUN Consulta y monitoreo de Ventas</w:t>
      </w:r>
    </w:p>
    <w:p w14:paraId="0276E4A9" w14:textId="77777777" w:rsidR="008C06CB" w:rsidRPr="008C06CB" w:rsidRDefault="008C06CB" w:rsidP="008C06CB">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6DF4E5A0" w14:textId="32758AD8" w:rsidR="00DC678A" w:rsidRDefault="00DC678A" w:rsidP="00471C5A">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Casos de Uso del Sistema</w:t>
      </w:r>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r>
        <w:rPr>
          <w:rFonts w:ascii="Times New Roman" w:hAnsi="Times New Roman" w:cs="Times New Roman"/>
          <w:lang w:val="es-ES" w:eastAsia="en-US"/>
        </w:rPr>
        <w:t>Diagrama de Actores del Sistema</w:t>
      </w:r>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5C027F2F"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t xml:space="preserve">Figura </w:t>
      </w:r>
      <w:r w:rsidRPr="007C3EFD">
        <w:rPr>
          <w:rFonts w:ascii="Times New Roman" w:hAnsi="Times New Roman" w:cs="Times New Roman"/>
          <w:i w:val="0"/>
          <w:iCs w:val="0"/>
          <w:sz w:val="24"/>
          <w:szCs w:val="24"/>
        </w:rPr>
        <w:fldChar w:fldCharType="begin"/>
      </w:r>
      <w:r w:rsidRPr="007C3EFD">
        <w:rPr>
          <w:rFonts w:ascii="Times New Roman" w:hAnsi="Times New Roman" w:cs="Times New Roman"/>
          <w:i w:val="0"/>
          <w:iCs w:val="0"/>
          <w:sz w:val="24"/>
          <w:szCs w:val="24"/>
        </w:rPr>
        <w:instrText xml:space="preserve"> SEQ Figura \* ARABIC </w:instrText>
      </w:r>
      <w:r w:rsidRPr="007C3EFD">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8</w:t>
      </w:r>
      <w:r w:rsidRPr="007C3EFD">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36095621">
            <wp:extent cx="4019550" cy="228635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no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18C16485" w:rsidR="00815E26" w:rsidRPr="00815E26" w:rsidRDefault="00815E26" w:rsidP="00716815">
      <w:pPr>
        <w:pStyle w:val="SubTitulo3"/>
        <w:numPr>
          <w:ilvl w:val="0"/>
          <w:numId w:val="36"/>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68C70F4" w14:textId="77777777" w:rsidR="007C3982" w:rsidRPr="005050CA" w:rsidRDefault="007C3982" w:rsidP="00F970BA">
      <w:pPr>
        <w:pStyle w:val="SubTitulo3"/>
        <w:numPr>
          <w:ilvl w:val="0"/>
          <w:numId w:val="0"/>
        </w:numPr>
        <w:tabs>
          <w:tab w:val="left" w:pos="993"/>
        </w:tabs>
        <w:ind w:left="425"/>
        <w:jc w:val="center"/>
        <w:outlineLvl w:val="9"/>
        <w:rPr>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r w:rsidRPr="005050CA">
        <w:rPr>
          <w:rFonts w:ascii="Times New Roman" w:hAnsi="Times New Roman" w:cs="Times New Roman"/>
          <w:lang w:val="es-ES" w:eastAsia="en-US"/>
        </w:rPr>
        <w:lastRenderedPageBreak/>
        <w:t>Diagrama de Paquetes</w:t>
      </w:r>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72A5E974"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t xml:space="preserve">Figura </w:t>
      </w:r>
      <w:r w:rsidRPr="007C3EFD">
        <w:rPr>
          <w:rFonts w:ascii="Times New Roman" w:hAnsi="Times New Roman" w:cs="Times New Roman"/>
          <w:i w:val="0"/>
          <w:iCs w:val="0"/>
          <w:sz w:val="24"/>
          <w:szCs w:val="24"/>
        </w:rPr>
        <w:fldChar w:fldCharType="begin"/>
      </w:r>
      <w:r w:rsidRPr="007C3EFD">
        <w:rPr>
          <w:rFonts w:ascii="Times New Roman" w:hAnsi="Times New Roman" w:cs="Times New Roman"/>
          <w:i w:val="0"/>
          <w:iCs w:val="0"/>
          <w:sz w:val="24"/>
          <w:szCs w:val="24"/>
        </w:rPr>
        <w:instrText xml:space="preserve"> SEQ Figura \* ARABIC </w:instrText>
      </w:r>
      <w:r w:rsidRPr="007C3EFD">
        <w:rPr>
          <w:rFonts w:ascii="Times New Roman" w:hAnsi="Times New Roman" w:cs="Times New Roman"/>
          <w:i w:val="0"/>
          <w:iCs w:val="0"/>
          <w:sz w:val="24"/>
          <w:szCs w:val="24"/>
        </w:rPr>
        <w:fldChar w:fldCharType="separate"/>
      </w:r>
      <w:r>
        <w:rPr>
          <w:rFonts w:ascii="Times New Roman" w:hAnsi="Times New Roman" w:cs="Times New Roman"/>
          <w:i w:val="0"/>
          <w:iCs w:val="0"/>
          <w:noProof/>
          <w:sz w:val="24"/>
          <w:szCs w:val="24"/>
        </w:rPr>
        <w:t>9</w:t>
      </w:r>
      <w:r w:rsidRPr="007C3EFD">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59D0C047">
            <wp:extent cx="4029075" cy="1964843"/>
            <wp:effectExtent l="0" t="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no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77777777"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r>
        <w:rPr>
          <w:rFonts w:ascii="Times New Roman" w:hAnsi="Times New Roman" w:cs="Times New Roman"/>
          <w:lang w:val="es-ES" w:eastAsia="en-US"/>
        </w:rPr>
        <w:t>Diagrama Caso de Uso del Sistema</w:t>
      </w:r>
    </w:p>
    <w:p w14:paraId="78F1D9F4" w14:textId="581341D5" w:rsidR="008362A5" w:rsidRP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5EA35212" w14:textId="4D68B44F" w:rsidR="007C3EFD" w:rsidRPr="007C3EFD" w:rsidRDefault="007C3EFD" w:rsidP="007C3EFD">
      <w:pPr>
        <w:pStyle w:val="Descripcin"/>
        <w:keepNext/>
        <w:jc w:val="center"/>
        <w:rPr>
          <w:rFonts w:ascii="Times New Roman" w:hAnsi="Times New Roman" w:cs="Times New Roman"/>
          <w:i w:val="0"/>
          <w:iCs w:val="0"/>
          <w:sz w:val="24"/>
          <w:szCs w:val="24"/>
        </w:rPr>
      </w:pPr>
      <w:r w:rsidRPr="007C3EFD">
        <w:rPr>
          <w:rFonts w:ascii="Times New Roman" w:hAnsi="Times New Roman" w:cs="Times New Roman"/>
          <w:i w:val="0"/>
          <w:iCs w:val="0"/>
          <w:sz w:val="24"/>
          <w:szCs w:val="24"/>
        </w:rPr>
        <w:lastRenderedPageBreak/>
        <w:t xml:space="preserve">Figura </w:t>
      </w:r>
      <w:r w:rsidRPr="007C3EFD">
        <w:rPr>
          <w:rFonts w:ascii="Times New Roman" w:hAnsi="Times New Roman" w:cs="Times New Roman"/>
          <w:i w:val="0"/>
          <w:iCs w:val="0"/>
          <w:sz w:val="24"/>
          <w:szCs w:val="24"/>
        </w:rPr>
        <w:fldChar w:fldCharType="begin"/>
      </w:r>
      <w:r w:rsidRPr="007C3EFD">
        <w:rPr>
          <w:rFonts w:ascii="Times New Roman" w:hAnsi="Times New Roman" w:cs="Times New Roman"/>
          <w:i w:val="0"/>
          <w:iCs w:val="0"/>
          <w:sz w:val="24"/>
          <w:szCs w:val="24"/>
        </w:rPr>
        <w:instrText xml:space="preserve"> SEQ Figura \* ARABIC </w:instrText>
      </w:r>
      <w:r w:rsidRPr="007C3EFD">
        <w:rPr>
          <w:rFonts w:ascii="Times New Roman" w:hAnsi="Times New Roman" w:cs="Times New Roman"/>
          <w:i w:val="0"/>
          <w:iCs w:val="0"/>
          <w:sz w:val="24"/>
          <w:szCs w:val="24"/>
        </w:rPr>
        <w:fldChar w:fldCharType="separate"/>
      </w:r>
      <w:r w:rsidRPr="007C3EFD">
        <w:rPr>
          <w:rFonts w:ascii="Times New Roman" w:hAnsi="Times New Roman" w:cs="Times New Roman"/>
          <w:i w:val="0"/>
          <w:iCs w:val="0"/>
          <w:noProof/>
          <w:sz w:val="24"/>
          <w:szCs w:val="24"/>
        </w:rPr>
        <w:t>10</w:t>
      </w:r>
      <w:r w:rsidRPr="007C3EFD">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p>
    <w:p w14:paraId="4D32678B" w14:textId="0D4AB317" w:rsidR="00DC678A" w:rsidRDefault="00F970B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A392DA1" wp14:editId="326C0A9B">
            <wp:extent cx="5581650" cy="469582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81650" cy="4695825"/>
                    </a:xfrm>
                    <a:prstGeom prst="rect">
                      <a:avLst/>
                    </a:prstGeom>
                    <a:noFill/>
                    <a:ln>
                      <a:noFill/>
                    </a:ln>
                  </pic:spPr>
                </pic:pic>
              </a:graphicData>
            </a:graphic>
          </wp:inline>
        </w:drawing>
      </w:r>
    </w:p>
    <w:p w14:paraId="78C8B3E0" w14:textId="77777777" w:rsidR="007C3EFD" w:rsidRDefault="007C3EFD" w:rsidP="00820C6A">
      <w:pPr>
        <w:pStyle w:val="Descripcin"/>
        <w:tabs>
          <w:tab w:val="left" w:pos="993"/>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66" w:name="_Hlk109091728"/>
      <w:r w:rsidRPr="00EF6BF1">
        <w:rPr>
          <w:rFonts w:ascii="Times New Roman" w:hAnsi="Times New Roman" w:cs="Times New Roman"/>
          <w:i w:val="0"/>
          <w:iCs w:val="0"/>
          <w:sz w:val="24"/>
          <w:szCs w:val="24"/>
        </w:rPr>
        <w:t>Fuente: Elaboración Propia</w:t>
      </w:r>
      <w:bookmarkEnd w:id="66"/>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1EFD0455"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 w:val="0"/>
          <w:lang w:val="es-ES" w:eastAsia="en-US"/>
        </w:rPr>
        <w:t>Ahora se clasificará 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71F33B4C" w:rsidR="00CB40A2" w:rsidRPr="00CB40A2" w:rsidRDefault="00CB40A2" w:rsidP="00CB40A2">
      <w:pPr>
        <w:pStyle w:val="Descripcin"/>
        <w:keepNext/>
        <w:jc w:val="center"/>
        <w:rPr>
          <w:rFonts w:ascii="Times New Roman" w:hAnsi="Times New Roman" w:cs="Times New Roman"/>
          <w:i w:val="0"/>
          <w:iCs w:val="0"/>
          <w:sz w:val="24"/>
          <w:szCs w:val="24"/>
        </w:rPr>
      </w:pPr>
      <w:r w:rsidRPr="00CB40A2">
        <w:rPr>
          <w:rFonts w:ascii="Times New Roman" w:hAnsi="Times New Roman" w:cs="Times New Roman"/>
          <w:i w:val="0"/>
          <w:iCs w:val="0"/>
          <w:sz w:val="24"/>
          <w:szCs w:val="24"/>
        </w:rPr>
        <w:t xml:space="preserve">Tabla </w:t>
      </w:r>
      <w:r w:rsidRPr="00CB40A2">
        <w:rPr>
          <w:rFonts w:ascii="Times New Roman" w:hAnsi="Times New Roman" w:cs="Times New Roman"/>
          <w:i w:val="0"/>
          <w:iCs w:val="0"/>
          <w:sz w:val="24"/>
          <w:szCs w:val="24"/>
        </w:rPr>
        <w:fldChar w:fldCharType="begin"/>
      </w:r>
      <w:r w:rsidRPr="00CB40A2">
        <w:rPr>
          <w:rFonts w:ascii="Times New Roman" w:hAnsi="Times New Roman" w:cs="Times New Roman"/>
          <w:i w:val="0"/>
          <w:iCs w:val="0"/>
          <w:sz w:val="24"/>
          <w:szCs w:val="24"/>
        </w:rPr>
        <w:instrText xml:space="preserve"> SEQ Tabla \* ARABIC </w:instrText>
      </w:r>
      <w:r w:rsidRPr="00CB40A2">
        <w:rPr>
          <w:rFonts w:ascii="Times New Roman" w:hAnsi="Times New Roman" w:cs="Times New Roman"/>
          <w:i w:val="0"/>
          <w:iCs w:val="0"/>
          <w:sz w:val="24"/>
          <w:szCs w:val="24"/>
        </w:rPr>
        <w:fldChar w:fldCharType="separate"/>
      </w:r>
      <w:r w:rsidRPr="00CB40A2">
        <w:rPr>
          <w:rFonts w:ascii="Times New Roman" w:hAnsi="Times New Roman" w:cs="Times New Roman"/>
          <w:i w:val="0"/>
          <w:iCs w:val="0"/>
          <w:noProof/>
          <w:sz w:val="24"/>
          <w:szCs w:val="24"/>
        </w:rPr>
        <w:t>3</w:t>
      </w:r>
      <w:r w:rsidRPr="00CB40A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w:t>
            </w:r>
          </w:p>
          <w:p w14:paraId="2B239B8D"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2</w:t>
            </w:r>
          </w:p>
          <w:p w14:paraId="783AB905"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3</w:t>
            </w:r>
          </w:p>
          <w:p w14:paraId="2307DD87"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4</w:t>
            </w:r>
          </w:p>
          <w:p w14:paraId="4BDDCACF"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5</w:t>
            </w:r>
          </w:p>
          <w:p w14:paraId="1D3C4DA1"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6</w:t>
            </w:r>
          </w:p>
          <w:p w14:paraId="1D02AE38" w14:textId="77777777" w:rsid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7</w:t>
            </w:r>
          </w:p>
          <w:p w14:paraId="5A8BE692" w14:textId="0AE269EC"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8</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B13714A" w14:textId="77777777" w:rsidR="00CB40A2" w:rsidRDefault="00CB40A2"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lang w:val="es-ES" w:eastAsia="en-US"/>
              </w:rPr>
            </w:pPr>
          </w:p>
          <w:p w14:paraId="68E419A4" w14:textId="77777777" w:rsidR="00CB40A2" w:rsidRDefault="00CB40A2"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lang w:val="es-ES" w:eastAsia="en-US"/>
              </w:rPr>
            </w:pPr>
          </w:p>
          <w:p w14:paraId="707B3D01" w14:textId="77777777" w:rsidR="00CB40A2" w:rsidRDefault="00CB40A2"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lang w:val="es-ES" w:eastAsia="en-US"/>
              </w:rPr>
            </w:pPr>
          </w:p>
          <w:p w14:paraId="1CCDC638" w14:textId="11B8900F" w:rsidR="00820C6A" w:rsidRPr="00820C6A" w:rsidRDefault="00820C6A"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Media</w:t>
            </w:r>
          </w:p>
        </w:tc>
        <w:tc>
          <w:tcPr>
            <w:tcW w:w="4536" w:type="dxa"/>
            <w:vAlign w:val="center"/>
          </w:tcPr>
          <w:p w14:paraId="641D83AE" w14:textId="77777777" w:rsid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9</w:t>
            </w:r>
          </w:p>
          <w:p w14:paraId="5C48E94A" w14:textId="77777777" w:rsid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0</w:t>
            </w:r>
          </w:p>
          <w:p w14:paraId="52241CDC" w14:textId="77777777" w:rsid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1</w:t>
            </w:r>
          </w:p>
          <w:p w14:paraId="5847E183" w14:textId="77777777" w:rsid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2</w:t>
            </w:r>
          </w:p>
          <w:p w14:paraId="3CE29C78" w14:textId="77777777" w:rsid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3</w:t>
            </w:r>
          </w:p>
          <w:p w14:paraId="1D3A0A05" w14:textId="656BBB8F" w:rsidR="00820C6A" w:rsidRPr="00820C6A" w:rsidRDefault="00820C6A" w:rsidP="00CB40A2">
            <w:pPr>
              <w:pStyle w:val="SubTitulo2"/>
              <w:widowControl w:val="0"/>
              <w:numPr>
                <w:ilvl w:val="0"/>
                <w:numId w:val="0"/>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4</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20C6A">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Cs w:val="0"/>
                <w:lang w:val="es-ES" w:eastAsia="en-US"/>
              </w:rPr>
            </w:pPr>
          </w:p>
        </w:tc>
        <w:tc>
          <w:tcPr>
            <w:tcW w:w="4536" w:type="dxa"/>
            <w:vAlign w:val="center"/>
          </w:tcPr>
          <w:p w14:paraId="2E457263" w14:textId="1D1F935B"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 xml:space="preserve">15. Iniciar Sesión </w:t>
            </w:r>
          </w:p>
          <w:p w14:paraId="19A2F40F" w14:textId="5F64D390"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6. Validar Usuario</w:t>
            </w:r>
          </w:p>
        </w:tc>
      </w:tr>
    </w:tbl>
    <w:p w14:paraId="1AF9579A" w14:textId="77777777" w:rsidR="00CB40A2" w:rsidRDefault="00CB40A2" w:rsidP="00CB40A2">
      <w:pPr>
        <w:pStyle w:val="Descripcin"/>
        <w:tabs>
          <w:tab w:val="left" w:pos="993"/>
          <w:tab w:val="left" w:pos="1418"/>
          <w:tab w:val="left" w:pos="1843"/>
        </w:tabs>
        <w:ind w:left="0" w:firstLine="133"/>
        <w:rPr>
          <w:rFonts w:ascii="Times New Roman" w:hAnsi="Times New Roman" w:cs="Times New Roman"/>
          <w:lang w:val="es-ES" w:eastAsia="en-US"/>
        </w:rPr>
      </w:pPr>
      <w:r>
        <w:rPr>
          <w:rFonts w:ascii="Times New Roman" w:eastAsia="Times New Roman" w:hAnsi="Times New Roman" w:cs="Times New Roman"/>
          <w:b/>
          <w:lang w:val="es-ES" w:eastAsia="en-US"/>
        </w:rPr>
        <w:tab/>
      </w:r>
    </w:p>
    <w:p w14:paraId="7F715411" w14:textId="4907092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49E1A1CB" w14:textId="77777777" w:rsidR="00F6095C" w:rsidRPr="00820C6A"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7DF2C310" w14:textId="33ED8928" w:rsidR="00EB4FE2" w:rsidRDefault="00EB4FE2" w:rsidP="00EB4FE2">
      <w:pPr>
        <w:pStyle w:val="SubTitulo2"/>
        <w:widowControl w:val="0"/>
        <w:numPr>
          <w:ilvl w:val="1"/>
          <w:numId w:val="27"/>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querimientos Funcionales</w:t>
      </w:r>
    </w:p>
    <w:p w14:paraId="56AF25C6" w14:textId="11444CAD" w:rsidR="00EB4FE2" w:rsidRDefault="00EB4FE2" w:rsidP="008362A5">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43E368F" w14:textId="5CC9C76D"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Módulo de Almacén</w:t>
      </w:r>
    </w:p>
    <w:p w14:paraId="43F484DA" w14:textId="6E826693" w:rsidR="008362A5" w:rsidRPr="0071681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 w:val="0"/>
          <w:lang w:val="es-ES" w:eastAsia="en-US"/>
        </w:rPr>
      </w:pPr>
    </w:p>
    <w:p w14:paraId="1BA60DBD" w14:textId="77777777" w:rsidR="00716815" w:rsidRDefault="0071681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E5AABF9" w14:textId="25B053E3"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Módulo de Ventas</w:t>
      </w:r>
    </w:p>
    <w:p w14:paraId="18F8DD9E" w14:textId="73530BF6"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3FEC1E5" w14:textId="73E44628"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Módulo de Administración</w:t>
      </w:r>
    </w:p>
    <w:p w14:paraId="02CD244E" w14:textId="77777777"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22A252A8" w14:textId="4C69DAB6" w:rsidR="008362A5" w:rsidRDefault="008362A5" w:rsidP="00716815">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Módulo de Seguridad</w:t>
      </w:r>
    </w:p>
    <w:p w14:paraId="1554BAF5" w14:textId="7277329C" w:rsidR="000F319C" w:rsidRPr="00212ED9" w:rsidRDefault="000F319C" w:rsidP="00212ED9">
      <w:pPr>
        <w:pStyle w:val="Prrafodelista"/>
        <w:widowControl w:val="0"/>
        <w:numPr>
          <w:ilvl w:val="0"/>
          <w:numId w:val="32"/>
        </w:numPr>
        <w:autoSpaceDE w:val="0"/>
        <w:autoSpaceDN w:val="0"/>
        <w:spacing w:before="142" w:after="0" w:line="360" w:lineRule="auto"/>
        <w:ind w:left="780" w:right="141"/>
        <w:contextualSpacing w:val="0"/>
        <w:rPr>
          <w:rFonts w:ascii="Times New Roman" w:hAnsi="Times New Roman" w:cs="Times New Roman"/>
          <w:spacing w:val="-1"/>
          <w:sz w:val="24"/>
        </w:rPr>
      </w:pPr>
      <w:r w:rsidRPr="000F319C">
        <w:rPr>
          <w:rFonts w:ascii="Times New Roman" w:hAnsi="Times New Roman" w:cs="Times New Roman"/>
          <w:spacing w:val="-1"/>
          <w:sz w:val="24"/>
        </w:rPr>
        <w:t>RF18: Iniciar Sesión</w:t>
      </w:r>
      <w:r w:rsidR="00212ED9">
        <w:rPr>
          <w:rFonts w:ascii="Times New Roman" w:hAnsi="Times New Roman" w:cs="Times New Roman"/>
          <w:spacing w:val="-1"/>
          <w:sz w:val="24"/>
        </w:rPr>
        <w:t xml:space="preserve">: El cliente, </w:t>
      </w:r>
      <w:r w:rsidR="00FB762E">
        <w:rPr>
          <w:rFonts w:ascii="Times New Roman" w:hAnsi="Times New Roman" w:cs="Times New Roman"/>
          <w:spacing w:val="-1"/>
          <w:sz w:val="24"/>
        </w:rPr>
        <w:t>la administradora y el encargado de almacén</w:t>
      </w:r>
      <w:r w:rsidRPr="00212ED9">
        <w:rPr>
          <w:rFonts w:ascii="Times New Roman" w:hAnsi="Times New Roman" w:cs="Times New Roman"/>
          <w:spacing w:val="-1"/>
          <w:sz w:val="24"/>
        </w:rPr>
        <w:t xml:space="preserve"> realizan el inicio de sesión al aplicativo web</w:t>
      </w:r>
      <w:r w:rsidR="00FB762E">
        <w:rPr>
          <w:rFonts w:ascii="Times New Roman" w:hAnsi="Times New Roman" w:cs="Times New Roman"/>
          <w:spacing w:val="-1"/>
          <w:sz w:val="24"/>
        </w:rPr>
        <w:t>.</w:t>
      </w:r>
    </w:p>
    <w:p w14:paraId="68B19DCC" w14:textId="7108F537" w:rsidR="000F319C" w:rsidRPr="000F319C" w:rsidRDefault="000F319C" w:rsidP="00AE1FCE">
      <w:pPr>
        <w:pStyle w:val="Prrafodelista"/>
        <w:widowControl w:val="0"/>
        <w:numPr>
          <w:ilvl w:val="0"/>
          <w:numId w:val="32"/>
        </w:numPr>
        <w:autoSpaceDE w:val="0"/>
        <w:autoSpaceDN w:val="0"/>
        <w:spacing w:before="142" w:after="0" w:line="360" w:lineRule="auto"/>
        <w:ind w:left="780" w:right="141"/>
        <w:contextualSpacing w:val="0"/>
        <w:rPr>
          <w:rFonts w:ascii="Times New Roman" w:hAnsi="Times New Roman" w:cs="Times New Roman"/>
          <w:spacing w:val="-1"/>
          <w:sz w:val="24"/>
        </w:rPr>
      </w:pPr>
      <w:r w:rsidRPr="000F319C">
        <w:rPr>
          <w:rFonts w:ascii="Times New Roman" w:hAnsi="Times New Roman" w:cs="Times New Roman"/>
          <w:spacing w:val="-1"/>
          <w:sz w:val="24"/>
        </w:rPr>
        <w:t xml:space="preserve">RF19: </w:t>
      </w:r>
      <w:r w:rsidR="00FB762E">
        <w:rPr>
          <w:rFonts w:ascii="Times New Roman" w:hAnsi="Times New Roman" w:cs="Times New Roman"/>
          <w:spacing w:val="-1"/>
          <w:sz w:val="24"/>
        </w:rPr>
        <w:t>Validar Usuario</w:t>
      </w:r>
      <w:r>
        <w:rPr>
          <w:rFonts w:ascii="Times New Roman" w:hAnsi="Times New Roman" w:cs="Times New Roman"/>
          <w:spacing w:val="-1"/>
          <w:sz w:val="24"/>
        </w:rPr>
        <w:t xml:space="preserve">: </w:t>
      </w:r>
      <w:r w:rsidRPr="000F319C">
        <w:rPr>
          <w:rFonts w:ascii="Times New Roman" w:hAnsi="Times New Roman" w:cs="Times New Roman"/>
          <w:spacing w:val="-1"/>
          <w:sz w:val="24"/>
        </w:rPr>
        <w:t xml:space="preserve">Los usuarios que tengan una cuenta, </w:t>
      </w:r>
      <w:r w:rsidR="00FB762E">
        <w:rPr>
          <w:rFonts w:ascii="Times New Roman" w:hAnsi="Times New Roman" w:cs="Times New Roman"/>
          <w:spacing w:val="-1"/>
          <w:sz w:val="24"/>
        </w:rPr>
        <w:t>se validarán las credenciales sean correctas</w:t>
      </w:r>
      <w:r w:rsidRPr="000F319C">
        <w:rPr>
          <w:rFonts w:ascii="Times New Roman" w:hAnsi="Times New Roman" w:cs="Times New Roman"/>
          <w:spacing w:val="-1"/>
          <w:sz w:val="24"/>
        </w:rPr>
        <w:t>.</w:t>
      </w:r>
    </w:p>
    <w:p w14:paraId="5B5381DF" w14:textId="2DAA32F0" w:rsidR="00EB4FE2" w:rsidRDefault="00EB4FE2" w:rsidP="008362A5">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5C3621D" w14:textId="3BD13586" w:rsidR="00EB4FE2" w:rsidRDefault="00EB4FE2" w:rsidP="00775A11">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querimientos No Funcionales</w:t>
      </w:r>
    </w:p>
    <w:p w14:paraId="63FF2D32" w14:textId="75C221CD" w:rsidR="00CE67A7" w:rsidRDefault="00CE67A7" w:rsidP="00CE67A7">
      <w:pPr>
        <w:tabs>
          <w:tab w:val="left" w:pos="567"/>
          <w:tab w:val="left" w:pos="851"/>
        </w:tabs>
        <w:ind w:left="357" w:firstLine="567"/>
        <w:rPr>
          <w:rFonts w:ascii="Times New Roman" w:eastAsia="Times New Roman" w:hAnsi="Times New Roman" w:cs="Times New Roman"/>
          <w:sz w:val="24"/>
          <w:szCs w:val="24"/>
          <w:lang w:val="es-ES" w:eastAsia="en-US"/>
        </w:rPr>
      </w:pPr>
      <w:r w:rsidRPr="00CE67A7">
        <w:rPr>
          <w:rFonts w:ascii="Times New Roman" w:eastAsia="Times New Roman" w:hAnsi="Times New Roman" w:cs="Times New Roman"/>
          <w:sz w:val="24"/>
          <w:szCs w:val="24"/>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3397B2FB" w14:textId="77777777" w:rsidR="00CE67A7" w:rsidRPr="00CE67A7" w:rsidRDefault="00CE67A7" w:rsidP="00CE67A7">
      <w:pPr>
        <w:tabs>
          <w:tab w:val="left" w:pos="567"/>
          <w:tab w:val="left" w:pos="851"/>
        </w:tabs>
        <w:ind w:left="357" w:firstLine="567"/>
        <w:rPr>
          <w:rFonts w:ascii="Times New Roman" w:eastAsia="Times New Roman" w:hAnsi="Times New Roman" w:cs="Times New Roman"/>
          <w:sz w:val="24"/>
          <w:szCs w:val="24"/>
          <w:lang w:val="es-ES" w:eastAsia="en-US"/>
        </w:rPr>
      </w:pPr>
    </w:p>
    <w:p w14:paraId="24663A94" w14:textId="7D645CD4" w:rsidR="00B25F1B" w:rsidRDefault="00775A11"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sidRPr="00B25F1B">
        <w:rPr>
          <w:rFonts w:ascii="Times New Roman" w:hAnsi="Times New Roman" w:cs="Times New Roman"/>
          <w:spacing w:val="-1"/>
          <w:sz w:val="24"/>
        </w:rPr>
        <w:lastRenderedPageBreak/>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0E4A35DE" w14:textId="2716C16F" w:rsidR="000E4B6B" w:rsidRDefault="000E4B6B"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2A783322" w14:textId="6E2AF6E1" w:rsidR="00775A11" w:rsidRPr="00B25F1B" w:rsidRDefault="00775A11" w:rsidP="00630CF8">
      <w:pPr>
        <w:pStyle w:val="Prrafodelista"/>
        <w:widowControl w:val="0"/>
        <w:numPr>
          <w:ilvl w:val="0"/>
          <w:numId w:val="32"/>
        </w:numPr>
        <w:tabs>
          <w:tab w:val="left" w:pos="1441"/>
          <w:tab w:val="left" w:pos="1442"/>
        </w:tabs>
        <w:autoSpaceDE w:val="0"/>
        <w:autoSpaceDN w:val="0"/>
        <w:spacing w:before="142" w:after="0" w:line="360" w:lineRule="auto"/>
        <w:ind w:left="780" w:right="141"/>
        <w:contextualSpacing w:val="0"/>
        <w:rPr>
          <w:rFonts w:ascii="Times New Roman" w:hAnsi="Times New Roman" w:cs="Times New Roman"/>
          <w:sz w:val="24"/>
        </w:rPr>
      </w:pPr>
      <w:r w:rsidRPr="00B25F1B">
        <w:rPr>
          <w:rFonts w:ascii="Times New Roman" w:hAnsi="Times New Roman" w:cs="Times New Roman"/>
          <w:sz w:val="24"/>
        </w:rPr>
        <w:t>RNF</w:t>
      </w:r>
      <w:r w:rsidR="000E4B6B">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74ACA961" w14:textId="27C88D26" w:rsidR="00775A11" w:rsidRP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0"/>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1EEAE72D" w14:textId="2E1A0D63" w:rsidR="00775A11" w:rsidRP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2"/>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p>
    <w:p w14:paraId="60F9D0F1" w14:textId="2E964BE0" w:rsid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sidRPr="00775A11">
        <w:rPr>
          <w:rFonts w:ascii="Times New Roman" w:hAnsi="Times New Roman" w:cs="Times New Roman"/>
          <w:sz w:val="24"/>
        </w:rPr>
        <w:t>RNF</w:t>
      </w:r>
      <w:r w:rsidR="000E4B6B">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sidR="000C7E60">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sidR="000C7E60">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sidR="000C7E60">
        <w:rPr>
          <w:rFonts w:ascii="Times New Roman" w:hAnsi="Times New Roman" w:cs="Times New Roman"/>
          <w:sz w:val="24"/>
        </w:rPr>
        <w:t>pueda aplicar una gestión adecuada</w:t>
      </w:r>
      <w:r w:rsidRPr="00775A11">
        <w:rPr>
          <w:rFonts w:ascii="Times New Roman" w:hAnsi="Times New Roman" w:cs="Times New Roman"/>
          <w:sz w:val="24"/>
        </w:rPr>
        <w:t>.</w:t>
      </w:r>
    </w:p>
    <w:p w14:paraId="56E99A07" w14:textId="10635B2B" w:rsidR="00EE4C5C"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7CE397B8" w14:textId="7EBFA59E" w:rsidR="00EE4C5C" w:rsidRPr="00775A11"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3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577592" w14:textId="1941898C" w:rsidR="00775A11" w:rsidRDefault="00775A11" w:rsidP="00775A11">
      <w:pPr>
        <w:pStyle w:val="Prrafodelista"/>
        <w:widowControl w:val="0"/>
        <w:numPr>
          <w:ilvl w:val="0"/>
          <w:numId w:val="32"/>
        </w:numPr>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r w:rsidRPr="00775A11">
        <w:rPr>
          <w:rFonts w:ascii="Times New Roman" w:hAnsi="Times New Roman" w:cs="Times New Roman"/>
          <w:sz w:val="24"/>
        </w:rPr>
        <w:t>RNF</w:t>
      </w:r>
      <w:r w:rsidR="00EE4C5C">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sidR="000C7E60">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0246901D" w14:textId="257BA139" w:rsidR="00EE4C5C" w:rsidRDefault="00EE4C5C" w:rsidP="00775A11">
      <w:pPr>
        <w:pStyle w:val="Prrafodelista"/>
        <w:widowControl w:val="0"/>
        <w:numPr>
          <w:ilvl w:val="0"/>
          <w:numId w:val="32"/>
        </w:numPr>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r>
        <w:rPr>
          <w:rFonts w:ascii="Times New Roman" w:hAnsi="Times New Roman" w:cs="Times New Roman"/>
          <w:sz w:val="24"/>
        </w:rPr>
        <w:t>RNF10: El sistema web debe validar la información contenida en los formularios</w:t>
      </w:r>
      <w:r w:rsidR="00716815">
        <w:rPr>
          <w:rFonts w:ascii="Times New Roman" w:hAnsi="Times New Roman" w:cs="Times New Roman"/>
          <w:sz w:val="24"/>
        </w:rPr>
        <w:t>, el proceso automatizado validara la data ingresada considerando la obligatoriedad, tipos y longitud de campos.</w:t>
      </w:r>
    </w:p>
    <w:p w14:paraId="05D7E3E2" w14:textId="77777777" w:rsidR="00F6095C" w:rsidRPr="00775A11" w:rsidRDefault="00F6095C" w:rsidP="00B25F1B">
      <w:pPr>
        <w:pStyle w:val="Prrafodelista"/>
        <w:widowControl w:val="0"/>
        <w:tabs>
          <w:tab w:val="left" w:pos="1441"/>
          <w:tab w:val="left" w:pos="1442"/>
        </w:tabs>
        <w:autoSpaceDE w:val="0"/>
        <w:autoSpaceDN w:val="0"/>
        <w:spacing w:after="0" w:line="360" w:lineRule="auto"/>
        <w:ind w:left="780" w:right="144"/>
        <w:contextualSpacing w:val="0"/>
        <w:rPr>
          <w:rFonts w:ascii="Times New Roman" w:hAnsi="Times New Roman" w:cs="Times New Roman"/>
          <w:sz w:val="24"/>
        </w:rPr>
      </w:pPr>
    </w:p>
    <w:p w14:paraId="604D5861" w14:textId="77777777" w:rsidR="00DB6FCE" w:rsidRDefault="002D39A7"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Prototipos</w:t>
      </w:r>
    </w:p>
    <w:p w14:paraId="4A6AA813" w14:textId="3BDACF89" w:rsidR="002D39A7" w:rsidRDefault="002D39A7" w:rsidP="002D39A7">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810582F" w14:textId="45995F36" w:rsidR="002D39A7" w:rsidRDefault="005B25D8"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s de Realización de Caso de Uso</w:t>
      </w:r>
    </w:p>
    <w:p w14:paraId="09A911FB" w14:textId="77777777" w:rsidR="00DB6FCE" w:rsidRDefault="00DB6FCE" w:rsidP="002D39A7">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044A3815" w14:textId="6B9608C1" w:rsidR="00EF10F1" w:rsidRDefault="00EF10F1" w:rsidP="00F16669">
      <w:pPr>
        <w:pStyle w:val="SubTitulo2"/>
        <w:widowControl w:val="0"/>
        <w:numPr>
          <w:ilvl w:val="1"/>
          <w:numId w:val="27"/>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w:t>
      </w:r>
      <w:r w:rsidR="005B25D8">
        <w:rPr>
          <w:rFonts w:ascii="Times New Roman" w:eastAsia="Times New Roman" w:hAnsi="Times New Roman" w:cs="Times New Roman"/>
          <w:bCs/>
          <w:lang w:val="es-ES" w:eastAsia="en-US"/>
        </w:rPr>
        <w:t>s</w:t>
      </w:r>
      <w:r>
        <w:rPr>
          <w:rFonts w:ascii="Times New Roman" w:eastAsia="Times New Roman" w:hAnsi="Times New Roman" w:cs="Times New Roman"/>
          <w:bCs/>
          <w:lang w:val="es-ES" w:eastAsia="en-US"/>
        </w:rPr>
        <w:t xml:space="preserve"> de Secuencias</w:t>
      </w:r>
      <w:r w:rsidR="005B25D8">
        <w:rPr>
          <w:rFonts w:ascii="Times New Roman" w:eastAsia="Times New Roman" w:hAnsi="Times New Roman" w:cs="Times New Roman"/>
          <w:bCs/>
          <w:lang w:val="es-ES" w:eastAsia="en-US"/>
        </w:rPr>
        <w:t xml:space="preserve"> de Caso de Uso</w:t>
      </w:r>
    </w:p>
    <w:p w14:paraId="403967E2" w14:textId="3B555D23" w:rsidR="00275F14" w:rsidRDefault="00275F14" w:rsidP="00F91706">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099B3780" w14:textId="569EB228" w:rsidR="00275F14" w:rsidRPr="00275F14" w:rsidRDefault="00275F14" w:rsidP="005B25D8">
      <w:pPr>
        <w:pStyle w:val="SubTitulo2"/>
        <w:widowControl w:val="0"/>
        <w:numPr>
          <w:ilvl w:val="1"/>
          <w:numId w:val="27"/>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 de Estado</w:t>
      </w:r>
    </w:p>
    <w:p w14:paraId="696590C3" w14:textId="7E290391" w:rsidR="006D57B6" w:rsidRDefault="00275F14" w:rsidP="00275F14">
      <w:pPr>
        <w:tabs>
          <w:tab w:val="left" w:pos="567"/>
          <w:tab w:val="left" w:pos="851"/>
        </w:tabs>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lastRenderedPageBreak/>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067ABE7A" w14:textId="2DE9F7E8" w:rsidR="002A38E8" w:rsidRDefault="002A38E8"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DB6FCE">
      <w:pPr>
        <w:tabs>
          <w:tab w:val="left" w:pos="567"/>
          <w:tab w:val="left" w:pos="851"/>
        </w:tabs>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77777777"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782C53F" w14:textId="792AD223" w:rsidR="00EF7ECF" w:rsidRPr="00EF7ECF" w:rsidRDefault="005B25D8" w:rsidP="00EF7ECF">
      <w:pPr>
        <w:pStyle w:val="SubTitulo2"/>
        <w:widowControl w:val="0"/>
        <w:numPr>
          <w:ilvl w:val="1"/>
          <w:numId w:val="27"/>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Modelo </w:t>
      </w:r>
      <w:r w:rsidR="00EF7ECF">
        <w:rPr>
          <w:rFonts w:ascii="Times New Roman" w:eastAsia="Times New Roman" w:hAnsi="Times New Roman" w:cs="Times New Roman"/>
          <w:bCs/>
          <w:lang w:val="es-ES" w:eastAsia="en-US"/>
        </w:rPr>
        <w:t>de Datos</w:t>
      </w:r>
    </w:p>
    <w:p w14:paraId="349E09BD" w14:textId="13BBB98B" w:rsidR="00DC678A" w:rsidRDefault="00DC678A" w:rsidP="00EF7ECF">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3C9D2A1" w14:textId="77777777" w:rsidR="00DC678A" w:rsidRDefault="00DC678A"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28F9D145" w14:textId="0F90A347" w:rsidR="00DC678A" w:rsidRPr="00EF7ECF" w:rsidRDefault="005B25D8" w:rsidP="00EF7ECF">
      <w:pPr>
        <w:pStyle w:val="SubTitulo3"/>
        <w:rPr>
          <w:rFonts w:ascii="Times New Roman" w:hAnsi="Times New Roman" w:cs="Times New Roman"/>
          <w:lang w:val="es-ES" w:eastAsia="en-US"/>
        </w:rPr>
      </w:pPr>
      <w:r w:rsidRPr="00EF7ECF">
        <w:rPr>
          <w:rFonts w:ascii="Times New Roman" w:hAnsi="Times New Roman" w:cs="Times New Roman"/>
          <w:lang w:val="es-ES" w:eastAsia="en-US"/>
        </w:rPr>
        <w:t>Modelo Físico</w:t>
      </w:r>
    </w:p>
    <w:p w14:paraId="33730E90" w14:textId="77777777" w:rsidR="00DC678A" w:rsidRPr="00EF7ECF" w:rsidRDefault="00DC678A" w:rsidP="00DC678A">
      <w:pPr>
        <w:pStyle w:val="Prrafodelista"/>
        <w:rPr>
          <w:rFonts w:ascii="Times New Roman" w:eastAsia="Times New Roman" w:hAnsi="Times New Roman" w:cs="Times New Roman"/>
          <w:bCs/>
          <w:lang w:val="es-ES" w:eastAsia="en-US"/>
        </w:rPr>
      </w:pPr>
    </w:p>
    <w:p w14:paraId="498E76B5" w14:textId="7ACC7B80" w:rsidR="005050CA" w:rsidRDefault="005050CA" w:rsidP="00EF7ECF">
      <w:pPr>
        <w:pStyle w:val="SubTitulo3"/>
        <w:rPr>
          <w:rFonts w:ascii="Times New Roman" w:hAnsi="Times New Roman" w:cs="Times New Roman"/>
          <w:lang w:val="es-ES" w:eastAsia="en-US"/>
        </w:rPr>
      </w:pPr>
      <w:r w:rsidRPr="00EF7ECF">
        <w:rPr>
          <w:rFonts w:ascii="Times New Roman" w:hAnsi="Times New Roman" w:cs="Times New Roman"/>
          <w:lang w:val="es-ES" w:eastAsia="en-US"/>
        </w:rPr>
        <w:t>Diagrama de Clases</w:t>
      </w:r>
    </w:p>
    <w:p w14:paraId="649A8208" w14:textId="77777777" w:rsidR="00EF7ECF" w:rsidRDefault="00EF7ECF" w:rsidP="00EF7ECF">
      <w:pPr>
        <w:pStyle w:val="Prrafodelista"/>
        <w:rPr>
          <w:rFonts w:ascii="Times New Roman" w:hAnsi="Times New Roman" w:cs="Times New Roman"/>
          <w:lang w:val="es-ES" w:eastAsia="en-US"/>
        </w:rPr>
      </w:pPr>
    </w:p>
    <w:p w14:paraId="11AAE832" w14:textId="44EC324A" w:rsidR="00EF7ECF" w:rsidRPr="00EF7ECF" w:rsidRDefault="00EF7ECF" w:rsidP="00EF7ECF">
      <w:pPr>
        <w:pStyle w:val="SubTitulo3"/>
        <w:rPr>
          <w:rFonts w:ascii="Times New Roman" w:hAnsi="Times New Roman" w:cs="Times New Roman"/>
          <w:lang w:val="es-ES" w:eastAsia="en-US"/>
        </w:rPr>
      </w:pPr>
      <w:r>
        <w:rPr>
          <w:rFonts w:ascii="Times New Roman" w:hAnsi="Times New Roman" w:cs="Times New Roman"/>
          <w:lang w:val="es-ES" w:eastAsia="en-US"/>
        </w:rPr>
        <w:t>Diccionario de Datos</w:t>
      </w:r>
    </w:p>
    <w:p w14:paraId="59B7A30A" w14:textId="77777777" w:rsidR="005050CA" w:rsidRDefault="005050CA" w:rsidP="005050CA">
      <w:pPr>
        <w:pStyle w:val="Prrafodelista"/>
        <w:rPr>
          <w:rFonts w:ascii="Times New Roman" w:eastAsia="Times New Roman" w:hAnsi="Times New Roman" w:cs="Times New Roman"/>
          <w:bCs/>
          <w:lang w:val="es-ES" w:eastAsia="en-US"/>
        </w:rPr>
      </w:pPr>
    </w:p>
    <w:p w14:paraId="7D62FE03" w14:textId="61D400D1" w:rsidR="005050CA" w:rsidRDefault="00EB4FE2" w:rsidP="00F444C4">
      <w:pPr>
        <w:pStyle w:val="SubTitulo2"/>
        <w:widowControl w:val="0"/>
        <w:numPr>
          <w:ilvl w:val="1"/>
          <w:numId w:val="27"/>
        </w:numPr>
        <w:tabs>
          <w:tab w:val="left" w:pos="284"/>
        </w:tabs>
        <w:autoSpaceDE w:val="0"/>
        <w:autoSpaceDN w:val="0"/>
        <w:spacing w:before="136"/>
        <w:ind w:left="425" w:hanging="425"/>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w:t>
      </w:r>
      <w:r w:rsidR="00F81803">
        <w:rPr>
          <w:rFonts w:ascii="Times New Roman" w:eastAsia="Times New Roman" w:hAnsi="Times New Roman" w:cs="Times New Roman"/>
          <w:bCs/>
          <w:lang w:val="es-ES" w:eastAsia="en-US"/>
        </w:rPr>
        <w:t>Diagrama</w:t>
      </w:r>
      <w:r w:rsidR="005050CA">
        <w:rPr>
          <w:rFonts w:ascii="Times New Roman" w:eastAsia="Times New Roman" w:hAnsi="Times New Roman" w:cs="Times New Roman"/>
          <w:bCs/>
          <w:lang w:val="es-ES" w:eastAsia="en-US"/>
        </w:rPr>
        <w:t xml:space="preserve"> Despliegue</w:t>
      </w:r>
    </w:p>
    <w:p w14:paraId="04697E92" w14:textId="45AECB83" w:rsidR="005050CA" w:rsidRDefault="00F444C4" w:rsidP="00F444C4">
      <w:pPr>
        <w:rPr>
          <w:rFonts w:ascii="Times New Roman" w:eastAsia="Times New Roman" w:hAnsi="Times New Roman" w:cs="Times New Roman"/>
          <w:sz w:val="24"/>
          <w:szCs w:val="24"/>
          <w:lang w:val="es-ES" w:eastAsia="en-US"/>
        </w:rPr>
      </w:pPr>
      <w:r w:rsidRPr="00F444C4">
        <w:rPr>
          <w:rFonts w:ascii="Times New Roman" w:eastAsia="Times New Roman" w:hAnsi="Times New Roman" w:cs="Times New Roman"/>
          <w:sz w:val="24"/>
          <w:szCs w:val="24"/>
          <w:lang w:val="es-ES" w:eastAsia="en-US"/>
        </w:rPr>
        <w:t>En el siguiente diagrama se visualiza la disposición física de los nodos que representan los artefactos de software, en este caso los nodos representando el servidor y los dispositivos usados para interactuar con el sistema. La característica multiplataforma permite</w:t>
      </w:r>
      <w:r>
        <w:rPr>
          <w:rFonts w:ascii="Times New Roman" w:eastAsia="Times New Roman" w:hAnsi="Times New Roman" w:cs="Times New Roman"/>
          <w:sz w:val="24"/>
          <w:szCs w:val="24"/>
          <w:lang w:val="es-ES" w:eastAsia="en-US"/>
        </w:rPr>
        <w:t xml:space="preserve"> que</w:t>
      </w:r>
      <w:r w:rsidRPr="00F444C4">
        <w:rPr>
          <w:rFonts w:ascii="Times New Roman" w:eastAsia="Times New Roman" w:hAnsi="Times New Roman" w:cs="Times New Roman"/>
          <w:sz w:val="24"/>
          <w:szCs w:val="24"/>
          <w:lang w:val="es-ES" w:eastAsia="en-US"/>
        </w:rPr>
        <w:t xml:space="preserve"> todo dispositivo interactúe con el sistema, sin influir en el diseño de las interfaces.</w:t>
      </w:r>
    </w:p>
    <w:p w14:paraId="5DC232F0" w14:textId="77777777" w:rsidR="002A38E8" w:rsidRPr="00F444C4" w:rsidRDefault="002A38E8" w:rsidP="00F444C4">
      <w:pPr>
        <w:rPr>
          <w:rFonts w:ascii="Times New Roman" w:eastAsia="Times New Roman" w:hAnsi="Times New Roman" w:cs="Times New Roman"/>
          <w:sz w:val="24"/>
          <w:szCs w:val="24"/>
          <w:lang w:val="es-ES" w:eastAsia="en-US"/>
        </w:rPr>
      </w:pPr>
    </w:p>
    <w:p w14:paraId="55EF353A" w14:textId="3F149810" w:rsidR="00F31273" w:rsidRPr="00F31273" w:rsidRDefault="00F81803" w:rsidP="00F31273">
      <w:pPr>
        <w:pStyle w:val="SubTitulo2"/>
        <w:widowControl w:val="0"/>
        <w:numPr>
          <w:ilvl w:val="1"/>
          <w:numId w:val="27"/>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Diagrama Componentes de Sistema</w:t>
      </w:r>
    </w:p>
    <w:p w14:paraId="4792EE07" w14:textId="7C71FE83" w:rsidR="00F31273" w:rsidRPr="00F31273" w:rsidRDefault="00F31273" w:rsidP="00F31273">
      <w:pPr>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 Nanifarfalla</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BB3AD78" w14:textId="4054CA37"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rsidP="000C40F0">
      <w:pPr>
        <w:pStyle w:val="SubTitulo2"/>
        <w:widowControl w:val="0"/>
        <w:numPr>
          <w:ilvl w:val="1"/>
          <w:numId w:val="27"/>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Pruebas</w:t>
      </w:r>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r w:rsidRPr="00F6095C">
        <w:rPr>
          <w:rFonts w:ascii="Times New Roman" w:hAnsi="Times New Roman" w:cs="Times New Roman"/>
          <w:lang w:val="es-ES" w:eastAsia="en-US"/>
        </w:rPr>
        <w:t>Plan de Pruebas</w:t>
      </w:r>
    </w:p>
    <w:p w14:paraId="474EBA42" w14:textId="77777777" w:rsidR="00F6095C" w:rsidRPr="00F6095C" w:rsidRDefault="00F6095C" w:rsidP="00F6095C">
      <w:pPr>
        <w:pStyle w:val="SubTitulo2"/>
        <w:widowControl w:val="0"/>
        <w:numPr>
          <w:ilvl w:val="0"/>
          <w:numId w:val="0"/>
        </w:numPr>
        <w:tabs>
          <w:tab w:val="left" w:pos="284"/>
        </w:tabs>
        <w:autoSpaceDE w:val="0"/>
        <w:autoSpaceDN w:val="0"/>
        <w:spacing w:before="136"/>
        <w:rPr>
          <w:rFonts w:ascii="Times New Roman" w:eastAsia="Times New Roman" w:hAnsi="Times New Roman" w:cs="Times New Roman"/>
          <w:bCs/>
          <w:lang w:val="es-ES" w:eastAsia="en-US"/>
        </w:rPr>
      </w:pPr>
    </w:p>
    <w:p w14:paraId="737161D0" w14:textId="6BFE96FB" w:rsidR="00F6095C" w:rsidRPr="00F6095C" w:rsidRDefault="00F6095C" w:rsidP="00F6095C">
      <w:pPr>
        <w:pStyle w:val="SubTitulo3"/>
        <w:rPr>
          <w:rFonts w:ascii="Times New Roman" w:hAnsi="Times New Roman" w:cs="Times New Roman"/>
          <w:lang w:val="es-ES" w:eastAsia="en-US"/>
        </w:rPr>
      </w:pPr>
      <w:r w:rsidRPr="00F6095C">
        <w:rPr>
          <w:rFonts w:ascii="Times New Roman" w:hAnsi="Times New Roman" w:cs="Times New Roman"/>
          <w:lang w:val="es-ES" w:eastAsia="en-US"/>
        </w:rPr>
        <w:t>Informe de Pruebas</w:t>
      </w:r>
    </w:p>
    <w:p w14:paraId="0FDE7421" w14:textId="77777777" w:rsidR="000C40F0" w:rsidRPr="003338B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99F6DF7" w14:textId="77777777" w:rsidR="00545C05" w:rsidRDefault="00545C05">
      <w:pPr>
        <w:ind w:left="0"/>
        <w:jc w:val="left"/>
        <w:rPr>
          <w:rFonts w:ascii="Times New Roman" w:eastAsia="Arial" w:hAnsi="Times New Roman" w:cs="Times New Roman"/>
          <w:b/>
          <w:sz w:val="24"/>
          <w:szCs w:val="24"/>
        </w:rPr>
      </w:pPr>
      <w:r>
        <w:rPr>
          <w:rFonts w:ascii="Times New Roman" w:eastAsia="Arial" w:hAnsi="Times New Roman" w:cs="Times New Roman"/>
        </w:rPr>
        <w:lastRenderedPageBreak/>
        <w:br w:type="page"/>
      </w:r>
    </w:p>
    <w:p w14:paraId="014FC046" w14:textId="22F33C21" w:rsidR="00545C05" w:rsidRPr="00BC4F3A" w:rsidRDefault="00545C05"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Arial" w:hAnsi="Times New Roman" w:cs="Times New Roman"/>
          <w:sz w:val="28"/>
          <w:szCs w:val="28"/>
        </w:rPr>
      </w:pPr>
      <w:bookmarkStart w:id="67" w:name="_Toc107864598"/>
      <w:r w:rsidRPr="00BC4F3A">
        <w:rPr>
          <w:rFonts w:ascii="Times New Roman" w:eastAsia="Arial" w:hAnsi="Times New Roman" w:cs="Times New Roman"/>
          <w:sz w:val="28"/>
          <w:szCs w:val="28"/>
        </w:rPr>
        <w:lastRenderedPageBreak/>
        <w:t>REFERENCIAS BIBLIOGRÁFICAS</w:t>
      </w:r>
      <w:bookmarkEnd w:id="67"/>
    </w:p>
    <w:p w14:paraId="68568851" w14:textId="0D8C565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5BD90352" w14:textId="0C841949"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1FE5571D" w14:textId="04EE13EA"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3C4BA596"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3D1C5238"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Piattini Velthuis.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028B0950"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2AF0E2CF" w14:textId="3C7EA318"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7639E123" w14:textId="61439434"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257EE691" w14:textId="7899697A"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105FFD0E" w14:textId="30705E50"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Chuquillanqui,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4D7BB44A"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orna,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1DC0492F"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Huaire-Inacio, Román Jesús Marquina-Luján, Víctor Eduardo Horna-Calderón, Kelva Nathally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74C462CB"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Federico Anzil.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Https://Www.Zonaeconomica.Com/Control.</w:t>
      </w:r>
    </w:p>
    <w:p w14:paraId="2D0EF3F8" w14:textId="421A8148"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1B22C10"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1B5139C8"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16226A93" w14:textId="73AE688E"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w:t>
      </w:r>
      <w:r w:rsidRPr="00991736">
        <w:rPr>
          <w:rFonts w:ascii="Times New Roman" w:eastAsia="Times New Roman" w:hAnsi="Times New Roman" w:cs="Times New Roman"/>
          <w:sz w:val="24"/>
          <w:szCs w:val="24"/>
        </w:rPr>
        <w:lastRenderedPageBreak/>
        <w:t xml:space="preserve">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415F56BB" w14:textId="77777777" w:rsidR="00991736" w:rsidRPr="00991736" w:rsidRDefault="00991736" w:rsidP="00991736">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eciña,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42CAB21A" w14:textId="77777777"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447CB156" w14:textId="77777777"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2BEC1A14" w14:textId="01CD28DC"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68" w:name="_Toc107864599"/>
      <w:r>
        <w:rPr>
          <w:rFonts w:ascii="Times New Roman" w:eastAsia="Arial" w:hAnsi="Times New Roman" w:cs="Times New Roman"/>
          <w:sz w:val="28"/>
          <w:szCs w:val="28"/>
        </w:rPr>
        <w:lastRenderedPageBreak/>
        <w:t>CONCLUSIONES</w:t>
      </w:r>
    </w:p>
    <w:p w14:paraId="1E1522FE" w14:textId="7AD1404E"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Pr>
          <w:rFonts w:ascii="Times New Roman" w:eastAsia="Arial" w:hAnsi="Times New Roman" w:cs="Times New Roman"/>
          <w:sz w:val="28"/>
          <w:szCs w:val="28"/>
        </w:rPr>
        <w:t>RECOMENDACIONES</w:t>
      </w:r>
    </w:p>
    <w:p w14:paraId="6BFE6C55"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5D7A1DA" w14:textId="5C68F718"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643D488D"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sidRPr="00BC4F3A">
        <w:rPr>
          <w:rFonts w:ascii="Times New Roman" w:eastAsia="Arial" w:hAnsi="Times New Roman" w:cs="Times New Roman"/>
          <w:sz w:val="28"/>
          <w:szCs w:val="28"/>
        </w:rPr>
        <w:lastRenderedPageBreak/>
        <w:t>ANEXOS</w:t>
      </w:r>
      <w:bookmarkEnd w:id="68"/>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69" w:name="_Toc486553015"/>
      <w:bookmarkStart w:id="70" w:name="_Toc486553899"/>
      <w:bookmarkStart w:id="71" w:name="_Toc486554014"/>
      <w:bookmarkStart w:id="72" w:name="_Toc486554221"/>
      <w:bookmarkStart w:id="73" w:name="_Toc486554328"/>
      <w:bookmarkStart w:id="74" w:name="_Toc486554836"/>
      <w:bookmarkStart w:id="75" w:name="_Toc486772560"/>
      <w:bookmarkStart w:id="76" w:name="_Toc486772666"/>
      <w:bookmarkStart w:id="77" w:name="_Toc486805151"/>
      <w:bookmarkStart w:id="78" w:name="_Toc486831557"/>
      <w:bookmarkStart w:id="79" w:name="_Toc486831671"/>
      <w:bookmarkStart w:id="80" w:name="_Toc486831777"/>
      <w:bookmarkStart w:id="81" w:name="_Toc486831881"/>
      <w:bookmarkStart w:id="82" w:name="_Toc486846637"/>
      <w:bookmarkStart w:id="83" w:name="_Toc486846741"/>
      <w:bookmarkStart w:id="84" w:name="_Toc486848006"/>
      <w:bookmarkStart w:id="85" w:name="_Toc486855236"/>
      <w:bookmarkStart w:id="86" w:name="_Toc486855346"/>
      <w:bookmarkStart w:id="87" w:name="_Toc486988606"/>
      <w:bookmarkStart w:id="88" w:name="_Toc486988731"/>
      <w:bookmarkStart w:id="89" w:name="_Toc486988854"/>
      <w:bookmarkStart w:id="90" w:name="_Toc486988976"/>
      <w:bookmarkStart w:id="91" w:name="_Toc500106768"/>
      <w:bookmarkStart w:id="92" w:name="_Toc500107374"/>
      <w:bookmarkStart w:id="93" w:name="_Toc500108537"/>
      <w:bookmarkStart w:id="94" w:name="_Toc500109503"/>
      <w:bookmarkStart w:id="95" w:name="_Toc500165913"/>
      <w:bookmarkStart w:id="96" w:name="_Toc500180398"/>
      <w:bookmarkStart w:id="97" w:name="_Toc500180589"/>
      <w:bookmarkStart w:id="98" w:name="_Toc525154560"/>
      <w:bookmarkStart w:id="99" w:name="_Toc525599516"/>
      <w:bookmarkStart w:id="100" w:name="_Toc526113918"/>
      <w:bookmarkStart w:id="101" w:name="_Toc531423928"/>
      <w:bookmarkStart w:id="102" w:name="_Toc105340090"/>
      <w:bookmarkStart w:id="103" w:name="_Toc107627904"/>
      <w:bookmarkStart w:id="104" w:name="_Toc107864600"/>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05" w:name="_Toc486553016"/>
      <w:bookmarkStart w:id="106" w:name="_Toc486553900"/>
      <w:bookmarkStart w:id="107" w:name="_Toc486554015"/>
      <w:bookmarkStart w:id="108" w:name="_Toc486554222"/>
      <w:bookmarkStart w:id="109" w:name="_Toc486554329"/>
      <w:bookmarkStart w:id="110" w:name="_Toc486554837"/>
      <w:bookmarkStart w:id="111" w:name="_Toc486772561"/>
      <w:bookmarkStart w:id="112" w:name="_Toc486772667"/>
      <w:bookmarkStart w:id="113" w:name="_Toc486805152"/>
      <w:bookmarkStart w:id="114" w:name="_Toc486831558"/>
      <w:bookmarkStart w:id="115" w:name="_Toc486831672"/>
      <w:bookmarkStart w:id="116" w:name="_Toc486831778"/>
      <w:bookmarkStart w:id="117" w:name="_Toc486831882"/>
      <w:bookmarkStart w:id="118" w:name="_Toc486846638"/>
      <w:bookmarkStart w:id="119" w:name="_Toc486846742"/>
      <w:bookmarkStart w:id="120" w:name="_Toc486848007"/>
      <w:bookmarkStart w:id="121" w:name="_Toc486855237"/>
      <w:bookmarkStart w:id="122" w:name="_Toc486855347"/>
      <w:bookmarkStart w:id="123" w:name="_Toc486988607"/>
      <w:bookmarkStart w:id="124" w:name="_Toc486988732"/>
      <w:bookmarkStart w:id="125" w:name="_Toc486988855"/>
      <w:bookmarkStart w:id="126" w:name="_Toc486988977"/>
      <w:bookmarkStart w:id="127" w:name="_Toc500106769"/>
      <w:bookmarkStart w:id="128" w:name="_Toc500107375"/>
      <w:bookmarkStart w:id="129" w:name="_Toc500108538"/>
      <w:bookmarkStart w:id="130" w:name="_Toc500109504"/>
      <w:bookmarkStart w:id="131" w:name="_Toc500165914"/>
      <w:bookmarkStart w:id="132" w:name="_Toc500180399"/>
      <w:bookmarkStart w:id="133" w:name="_Toc500180590"/>
      <w:bookmarkStart w:id="134" w:name="_Toc525154561"/>
      <w:bookmarkStart w:id="135" w:name="_Toc525599517"/>
      <w:bookmarkStart w:id="136" w:name="_Toc526113919"/>
      <w:bookmarkStart w:id="137" w:name="_Toc531423929"/>
      <w:bookmarkStart w:id="138" w:name="_Toc105340091"/>
      <w:bookmarkStart w:id="139" w:name="_Toc107627905"/>
      <w:bookmarkStart w:id="140" w:name="_Toc107864601"/>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p>
    <w:p w14:paraId="43A54511" w14:textId="3DEF1942" w:rsidR="002428C8" w:rsidRPr="00F4698B"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sectPr w:rsidR="002428C8" w:rsidRPr="00F4698B" w:rsidSect="00F4698B">
      <w:headerReference w:type="default" r:id="rId29"/>
      <w:pgSz w:w="11913" w:h="16840" w:orient="landscape" w:code="9"/>
      <w:pgMar w:top="1701" w:right="1701"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486C1" w14:textId="77777777" w:rsidR="00E326D0" w:rsidRDefault="00E326D0" w:rsidP="00AE560B">
      <w:r>
        <w:separator/>
      </w:r>
    </w:p>
    <w:p w14:paraId="78E255D4" w14:textId="77777777" w:rsidR="00E326D0" w:rsidRDefault="00E326D0" w:rsidP="00AE560B"/>
    <w:p w14:paraId="1E039D4E" w14:textId="77777777" w:rsidR="00E326D0" w:rsidRDefault="00E326D0" w:rsidP="00AE560B"/>
  </w:endnote>
  <w:endnote w:type="continuationSeparator" w:id="0">
    <w:p w14:paraId="71762DDA" w14:textId="77777777" w:rsidR="00E326D0" w:rsidRDefault="00E326D0" w:rsidP="00AE560B">
      <w:r>
        <w:continuationSeparator/>
      </w:r>
    </w:p>
    <w:p w14:paraId="5DC9F290" w14:textId="77777777" w:rsidR="00E326D0" w:rsidRDefault="00E326D0" w:rsidP="00AE560B"/>
    <w:p w14:paraId="276B6D95" w14:textId="77777777" w:rsidR="00E326D0" w:rsidRDefault="00E326D0"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B7000" w14:textId="77777777" w:rsidR="00E326D0" w:rsidRDefault="00E326D0" w:rsidP="00AE560B">
      <w:r>
        <w:separator/>
      </w:r>
    </w:p>
    <w:p w14:paraId="61E471A3" w14:textId="77777777" w:rsidR="00E326D0" w:rsidRDefault="00E326D0" w:rsidP="00AE560B"/>
    <w:p w14:paraId="13E8588D" w14:textId="77777777" w:rsidR="00E326D0" w:rsidRDefault="00E326D0" w:rsidP="00AE560B"/>
  </w:footnote>
  <w:footnote w:type="continuationSeparator" w:id="0">
    <w:p w14:paraId="523FB34E" w14:textId="77777777" w:rsidR="00E326D0" w:rsidRDefault="00E326D0" w:rsidP="00AE560B">
      <w:r>
        <w:continuationSeparator/>
      </w:r>
    </w:p>
    <w:p w14:paraId="70CE9C09" w14:textId="77777777" w:rsidR="00E326D0" w:rsidRDefault="00E326D0" w:rsidP="00AE560B"/>
    <w:p w14:paraId="41450A44" w14:textId="77777777" w:rsidR="00E326D0" w:rsidRDefault="00E326D0"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926EE7"/>
    <w:multiLevelType w:val="hybridMultilevel"/>
    <w:tmpl w:val="B230719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2"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3"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5"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76632ED"/>
    <w:multiLevelType w:val="hybridMultilevel"/>
    <w:tmpl w:val="F8D0E754"/>
    <w:lvl w:ilvl="0" w:tplc="280A0001">
      <w:start w:val="1"/>
      <w:numFmt w:val="bullet"/>
      <w:lvlText w:val=""/>
      <w:lvlJc w:val="left"/>
      <w:pPr>
        <w:ind w:left="1712" w:hanging="360"/>
      </w:pPr>
      <w:rPr>
        <w:rFonts w:ascii="Symbol" w:hAnsi="Symbol" w:hint="default"/>
      </w:rPr>
    </w:lvl>
    <w:lvl w:ilvl="1" w:tplc="280A0003" w:tentative="1">
      <w:start w:val="1"/>
      <w:numFmt w:val="bullet"/>
      <w:lvlText w:val="o"/>
      <w:lvlJc w:val="left"/>
      <w:pPr>
        <w:ind w:left="2432" w:hanging="360"/>
      </w:pPr>
      <w:rPr>
        <w:rFonts w:ascii="Courier New" w:hAnsi="Courier New" w:cs="Courier New" w:hint="default"/>
      </w:rPr>
    </w:lvl>
    <w:lvl w:ilvl="2" w:tplc="280A0005" w:tentative="1">
      <w:start w:val="1"/>
      <w:numFmt w:val="bullet"/>
      <w:lvlText w:val=""/>
      <w:lvlJc w:val="left"/>
      <w:pPr>
        <w:ind w:left="3152" w:hanging="360"/>
      </w:pPr>
      <w:rPr>
        <w:rFonts w:ascii="Wingdings" w:hAnsi="Wingdings" w:hint="default"/>
      </w:rPr>
    </w:lvl>
    <w:lvl w:ilvl="3" w:tplc="280A0001" w:tentative="1">
      <w:start w:val="1"/>
      <w:numFmt w:val="bullet"/>
      <w:lvlText w:val=""/>
      <w:lvlJc w:val="left"/>
      <w:pPr>
        <w:ind w:left="3872" w:hanging="360"/>
      </w:pPr>
      <w:rPr>
        <w:rFonts w:ascii="Symbol" w:hAnsi="Symbol" w:hint="default"/>
      </w:rPr>
    </w:lvl>
    <w:lvl w:ilvl="4" w:tplc="280A0003" w:tentative="1">
      <w:start w:val="1"/>
      <w:numFmt w:val="bullet"/>
      <w:lvlText w:val="o"/>
      <w:lvlJc w:val="left"/>
      <w:pPr>
        <w:ind w:left="4592" w:hanging="360"/>
      </w:pPr>
      <w:rPr>
        <w:rFonts w:ascii="Courier New" w:hAnsi="Courier New" w:cs="Courier New" w:hint="default"/>
      </w:rPr>
    </w:lvl>
    <w:lvl w:ilvl="5" w:tplc="280A0005" w:tentative="1">
      <w:start w:val="1"/>
      <w:numFmt w:val="bullet"/>
      <w:lvlText w:val=""/>
      <w:lvlJc w:val="left"/>
      <w:pPr>
        <w:ind w:left="5312" w:hanging="360"/>
      </w:pPr>
      <w:rPr>
        <w:rFonts w:ascii="Wingdings" w:hAnsi="Wingdings" w:hint="default"/>
      </w:rPr>
    </w:lvl>
    <w:lvl w:ilvl="6" w:tplc="280A0001" w:tentative="1">
      <w:start w:val="1"/>
      <w:numFmt w:val="bullet"/>
      <w:lvlText w:val=""/>
      <w:lvlJc w:val="left"/>
      <w:pPr>
        <w:ind w:left="6032" w:hanging="360"/>
      </w:pPr>
      <w:rPr>
        <w:rFonts w:ascii="Symbol" w:hAnsi="Symbol" w:hint="default"/>
      </w:rPr>
    </w:lvl>
    <w:lvl w:ilvl="7" w:tplc="280A0003" w:tentative="1">
      <w:start w:val="1"/>
      <w:numFmt w:val="bullet"/>
      <w:lvlText w:val="o"/>
      <w:lvlJc w:val="left"/>
      <w:pPr>
        <w:ind w:left="6752" w:hanging="360"/>
      </w:pPr>
      <w:rPr>
        <w:rFonts w:ascii="Courier New" w:hAnsi="Courier New" w:cs="Courier New" w:hint="default"/>
      </w:rPr>
    </w:lvl>
    <w:lvl w:ilvl="8" w:tplc="280A0005" w:tentative="1">
      <w:start w:val="1"/>
      <w:numFmt w:val="bullet"/>
      <w:lvlText w:val=""/>
      <w:lvlJc w:val="left"/>
      <w:pPr>
        <w:ind w:left="7472" w:hanging="360"/>
      </w:pPr>
      <w:rPr>
        <w:rFonts w:ascii="Wingdings" w:hAnsi="Wingdings" w:hint="default"/>
      </w:rPr>
    </w:lvl>
  </w:abstractNum>
  <w:abstractNum w:abstractNumId="7"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2995360"/>
    <w:multiLevelType w:val="hybridMultilevel"/>
    <w:tmpl w:val="C786F52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B543774"/>
    <w:multiLevelType w:val="hybridMultilevel"/>
    <w:tmpl w:val="334E9D72"/>
    <w:lvl w:ilvl="0" w:tplc="9A18F516">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0742C064">
      <w:numFmt w:val="bullet"/>
      <w:lvlText w:val="•"/>
      <w:lvlJc w:val="left"/>
      <w:pPr>
        <w:ind w:left="2190" w:hanging="423"/>
      </w:pPr>
      <w:rPr>
        <w:rFonts w:hint="default"/>
        <w:lang w:val="es-ES" w:eastAsia="en-US" w:bidi="ar-SA"/>
      </w:rPr>
    </w:lvl>
    <w:lvl w:ilvl="2" w:tplc="45BCB924">
      <w:numFmt w:val="bullet"/>
      <w:lvlText w:val="•"/>
      <w:lvlJc w:val="left"/>
      <w:pPr>
        <w:ind w:left="2940" w:hanging="423"/>
      </w:pPr>
      <w:rPr>
        <w:rFonts w:hint="default"/>
        <w:lang w:val="es-ES" w:eastAsia="en-US" w:bidi="ar-SA"/>
      </w:rPr>
    </w:lvl>
    <w:lvl w:ilvl="3" w:tplc="4D4A864A">
      <w:numFmt w:val="bullet"/>
      <w:lvlText w:val="•"/>
      <w:lvlJc w:val="left"/>
      <w:pPr>
        <w:ind w:left="3691" w:hanging="423"/>
      </w:pPr>
      <w:rPr>
        <w:rFonts w:hint="default"/>
        <w:lang w:val="es-ES" w:eastAsia="en-US" w:bidi="ar-SA"/>
      </w:rPr>
    </w:lvl>
    <w:lvl w:ilvl="4" w:tplc="30DCC31A">
      <w:numFmt w:val="bullet"/>
      <w:lvlText w:val="•"/>
      <w:lvlJc w:val="left"/>
      <w:pPr>
        <w:ind w:left="4441" w:hanging="423"/>
      </w:pPr>
      <w:rPr>
        <w:rFonts w:hint="default"/>
        <w:lang w:val="es-ES" w:eastAsia="en-US" w:bidi="ar-SA"/>
      </w:rPr>
    </w:lvl>
    <w:lvl w:ilvl="5" w:tplc="74320806">
      <w:numFmt w:val="bullet"/>
      <w:lvlText w:val="•"/>
      <w:lvlJc w:val="left"/>
      <w:pPr>
        <w:ind w:left="5192" w:hanging="423"/>
      </w:pPr>
      <w:rPr>
        <w:rFonts w:hint="default"/>
        <w:lang w:val="es-ES" w:eastAsia="en-US" w:bidi="ar-SA"/>
      </w:rPr>
    </w:lvl>
    <w:lvl w:ilvl="6" w:tplc="3F72569A">
      <w:numFmt w:val="bullet"/>
      <w:lvlText w:val="•"/>
      <w:lvlJc w:val="left"/>
      <w:pPr>
        <w:ind w:left="5942" w:hanging="423"/>
      </w:pPr>
      <w:rPr>
        <w:rFonts w:hint="default"/>
        <w:lang w:val="es-ES" w:eastAsia="en-US" w:bidi="ar-SA"/>
      </w:rPr>
    </w:lvl>
    <w:lvl w:ilvl="7" w:tplc="B7E0B216">
      <w:numFmt w:val="bullet"/>
      <w:lvlText w:val="•"/>
      <w:lvlJc w:val="left"/>
      <w:pPr>
        <w:ind w:left="6692" w:hanging="423"/>
      </w:pPr>
      <w:rPr>
        <w:rFonts w:hint="default"/>
        <w:lang w:val="es-ES" w:eastAsia="en-US" w:bidi="ar-SA"/>
      </w:rPr>
    </w:lvl>
    <w:lvl w:ilvl="8" w:tplc="86E8E1FA">
      <w:numFmt w:val="bullet"/>
      <w:lvlText w:val="•"/>
      <w:lvlJc w:val="left"/>
      <w:pPr>
        <w:ind w:left="7443" w:hanging="423"/>
      </w:pPr>
      <w:rPr>
        <w:rFonts w:hint="default"/>
        <w:lang w:val="es-ES" w:eastAsia="en-US" w:bidi="ar-SA"/>
      </w:rPr>
    </w:lvl>
  </w:abstractNum>
  <w:abstractNum w:abstractNumId="11"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4"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15"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16" w15:restartNumberingAfterBreak="0">
    <w:nsid w:val="58980066"/>
    <w:multiLevelType w:val="hybridMultilevel"/>
    <w:tmpl w:val="0F7A26B0"/>
    <w:lvl w:ilvl="0" w:tplc="280A0001">
      <w:start w:val="1"/>
      <w:numFmt w:val="bullet"/>
      <w:lvlText w:val=""/>
      <w:lvlJc w:val="left"/>
      <w:pPr>
        <w:ind w:left="1074" w:hanging="360"/>
      </w:pPr>
      <w:rPr>
        <w:rFonts w:ascii="Symbol" w:hAnsi="Symbol" w:hint="default"/>
      </w:rPr>
    </w:lvl>
    <w:lvl w:ilvl="1" w:tplc="280A0003" w:tentative="1">
      <w:start w:val="1"/>
      <w:numFmt w:val="bullet"/>
      <w:lvlText w:val="o"/>
      <w:lvlJc w:val="left"/>
      <w:pPr>
        <w:ind w:left="1794" w:hanging="360"/>
      </w:pPr>
      <w:rPr>
        <w:rFonts w:ascii="Courier New" w:hAnsi="Courier New" w:cs="Courier New" w:hint="default"/>
      </w:rPr>
    </w:lvl>
    <w:lvl w:ilvl="2" w:tplc="280A0005" w:tentative="1">
      <w:start w:val="1"/>
      <w:numFmt w:val="bullet"/>
      <w:lvlText w:val=""/>
      <w:lvlJc w:val="left"/>
      <w:pPr>
        <w:ind w:left="2514" w:hanging="360"/>
      </w:pPr>
      <w:rPr>
        <w:rFonts w:ascii="Wingdings" w:hAnsi="Wingdings" w:hint="default"/>
      </w:rPr>
    </w:lvl>
    <w:lvl w:ilvl="3" w:tplc="280A0001" w:tentative="1">
      <w:start w:val="1"/>
      <w:numFmt w:val="bullet"/>
      <w:lvlText w:val=""/>
      <w:lvlJc w:val="left"/>
      <w:pPr>
        <w:ind w:left="3234" w:hanging="360"/>
      </w:pPr>
      <w:rPr>
        <w:rFonts w:ascii="Symbol" w:hAnsi="Symbol" w:hint="default"/>
      </w:rPr>
    </w:lvl>
    <w:lvl w:ilvl="4" w:tplc="280A0003" w:tentative="1">
      <w:start w:val="1"/>
      <w:numFmt w:val="bullet"/>
      <w:lvlText w:val="o"/>
      <w:lvlJc w:val="left"/>
      <w:pPr>
        <w:ind w:left="3954" w:hanging="360"/>
      </w:pPr>
      <w:rPr>
        <w:rFonts w:ascii="Courier New" w:hAnsi="Courier New" w:cs="Courier New" w:hint="default"/>
      </w:rPr>
    </w:lvl>
    <w:lvl w:ilvl="5" w:tplc="280A0005" w:tentative="1">
      <w:start w:val="1"/>
      <w:numFmt w:val="bullet"/>
      <w:lvlText w:val=""/>
      <w:lvlJc w:val="left"/>
      <w:pPr>
        <w:ind w:left="4674" w:hanging="360"/>
      </w:pPr>
      <w:rPr>
        <w:rFonts w:ascii="Wingdings" w:hAnsi="Wingdings" w:hint="default"/>
      </w:rPr>
    </w:lvl>
    <w:lvl w:ilvl="6" w:tplc="280A0001" w:tentative="1">
      <w:start w:val="1"/>
      <w:numFmt w:val="bullet"/>
      <w:lvlText w:val=""/>
      <w:lvlJc w:val="left"/>
      <w:pPr>
        <w:ind w:left="5394" w:hanging="360"/>
      </w:pPr>
      <w:rPr>
        <w:rFonts w:ascii="Symbol" w:hAnsi="Symbol" w:hint="default"/>
      </w:rPr>
    </w:lvl>
    <w:lvl w:ilvl="7" w:tplc="280A0003" w:tentative="1">
      <w:start w:val="1"/>
      <w:numFmt w:val="bullet"/>
      <w:lvlText w:val="o"/>
      <w:lvlJc w:val="left"/>
      <w:pPr>
        <w:ind w:left="6114" w:hanging="360"/>
      </w:pPr>
      <w:rPr>
        <w:rFonts w:ascii="Courier New" w:hAnsi="Courier New" w:cs="Courier New" w:hint="default"/>
      </w:rPr>
    </w:lvl>
    <w:lvl w:ilvl="8" w:tplc="280A0005" w:tentative="1">
      <w:start w:val="1"/>
      <w:numFmt w:val="bullet"/>
      <w:lvlText w:val=""/>
      <w:lvlJc w:val="left"/>
      <w:pPr>
        <w:ind w:left="6834" w:hanging="360"/>
      </w:pPr>
      <w:rPr>
        <w:rFonts w:ascii="Wingdings" w:hAnsi="Wingdings" w:hint="default"/>
      </w:rPr>
    </w:lvl>
  </w:abstractNum>
  <w:abstractNum w:abstractNumId="17"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38B234E"/>
    <w:multiLevelType w:val="hybridMultilevel"/>
    <w:tmpl w:val="655AA1D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657331AE"/>
    <w:multiLevelType w:val="hybridMultilevel"/>
    <w:tmpl w:val="5AC6F748"/>
    <w:lvl w:ilvl="0" w:tplc="280A0001">
      <w:start w:val="1"/>
      <w:numFmt w:val="bullet"/>
      <w:lvlText w:val=""/>
      <w:lvlJc w:val="left"/>
      <w:pPr>
        <w:ind w:left="1353"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0"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1"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2"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3"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4"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25"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26" w15:restartNumberingAfterBreak="0">
    <w:nsid w:val="7C2E35E9"/>
    <w:multiLevelType w:val="hybridMultilevel"/>
    <w:tmpl w:val="F2F40448"/>
    <w:lvl w:ilvl="0" w:tplc="280A0001">
      <w:start w:val="1"/>
      <w:numFmt w:val="bullet"/>
      <w:lvlText w:val=""/>
      <w:lvlJc w:val="left"/>
      <w:pPr>
        <w:ind w:left="717" w:hanging="360"/>
      </w:pPr>
      <w:rPr>
        <w:rFonts w:ascii="Symbol" w:hAnsi="Symbol" w:hint="default"/>
      </w:rPr>
    </w:lvl>
    <w:lvl w:ilvl="1" w:tplc="280A0003" w:tentative="1">
      <w:start w:val="1"/>
      <w:numFmt w:val="bullet"/>
      <w:lvlText w:val="o"/>
      <w:lvlJc w:val="left"/>
      <w:pPr>
        <w:ind w:left="1437" w:hanging="360"/>
      </w:pPr>
      <w:rPr>
        <w:rFonts w:ascii="Courier New" w:hAnsi="Courier New" w:cs="Courier New" w:hint="default"/>
      </w:rPr>
    </w:lvl>
    <w:lvl w:ilvl="2" w:tplc="280A0005" w:tentative="1">
      <w:start w:val="1"/>
      <w:numFmt w:val="bullet"/>
      <w:lvlText w:val=""/>
      <w:lvlJc w:val="left"/>
      <w:pPr>
        <w:ind w:left="2157" w:hanging="360"/>
      </w:pPr>
      <w:rPr>
        <w:rFonts w:ascii="Wingdings" w:hAnsi="Wingdings" w:hint="default"/>
      </w:rPr>
    </w:lvl>
    <w:lvl w:ilvl="3" w:tplc="280A0001" w:tentative="1">
      <w:start w:val="1"/>
      <w:numFmt w:val="bullet"/>
      <w:lvlText w:val=""/>
      <w:lvlJc w:val="left"/>
      <w:pPr>
        <w:ind w:left="2877" w:hanging="360"/>
      </w:pPr>
      <w:rPr>
        <w:rFonts w:ascii="Symbol" w:hAnsi="Symbol" w:hint="default"/>
      </w:rPr>
    </w:lvl>
    <w:lvl w:ilvl="4" w:tplc="280A0003" w:tentative="1">
      <w:start w:val="1"/>
      <w:numFmt w:val="bullet"/>
      <w:lvlText w:val="o"/>
      <w:lvlJc w:val="left"/>
      <w:pPr>
        <w:ind w:left="3597" w:hanging="360"/>
      </w:pPr>
      <w:rPr>
        <w:rFonts w:ascii="Courier New" w:hAnsi="Courier New" w:cs="Courier New" w:hint="default"/>
      </w:rPr>
    </w:lvl>
    <w:lvl w:ilvl="5" w:tplc="280A0005" w:tentative="1">
      <w:start w:val="1"/>
      <w:numFmt w:val="bullet"/>
      <w:lvlText w:val=""/>
      <w:lvlJc w:val="left"/>
      <w:pPr>
        <w:ind w:left="4317" w:hanging="360"/>
      </w:pPr>
      <w:rPr>
        <w:rFonts w:ascii="Wingdings" w:hAnsi="Wingdings" w:hint="default"/>
      </w:rPr>
    </w:lvl>
    <w:lvl w:ilvl="6" w:tplc="280A0001" w:tentative="1">
      <w:start w:val="1"/>
      <w:numFmt w:val="bullet"/>
      <w:lvlText w:val=""/>
      <w:lvlJc w:val="left"/>
      <w:pPr>
        <w:ind w:left="5037" w:hanging="360"/>
      </w:pPr>
      <w:rPr>
        <w:rFonts w:ascii="Symbol" w:hAnsi="Symbol" w:hint="default"/>
      </w:rPr>
    </w:lvl>
    <w:lvl w:ilvl="7" w:tplc="280A0003" w:tentative="1">
      <w:start w:val="1"/>
      <w:numFmt w:val="bullet"/>
      <w:lvlText w:val="o"/>
      <w:lvlJc w:val="left"/>
      <w:pPr>
        <w:ind w:left="5757" w:hanging="360"/>
      </w:pPr>
      <w:rPr>
        <w:rFonts w:ascii="Courier New" w:hAnsi="Courier New" w:cs="Courier New" w:hint="default"/>
      </w:rPr>
    </w:lvl>
    <w:lvl w:ilvl="8" w:tplc="280A0005" w:tentative="1">
      <w:start w:val="1"/>
      <w:numFmt w:val="bullet"/>
      <w:lvlText w:val=""/>
      <w:lvlJc w:val="left"/>
      <w:pPr>
        <w:ind w:left="6477" w:hanging="360"/>
      </w:pPr>
      <w:rPr>
        <w:rFonts w:ascii="Wingdings" w:hAnsi="Wingdings" w:hint="default"/>
      </w:rPr>
    </w:lvl>
  </w:abstractNum>
  <w:num w:numId="1" w16cid:durableId="1954356880">
    <w:abstractNumId w:val="17"/>
  </w:num>
  <w:num w:numId="2" w16cid:durableId="85006096">
    <w:abstractNumId w:val="7"/>
  </w:num>
  <w:num w:numId="3" w16cid:durableId="1902327013">
    <w:abstractNumId w:val="11"/>
  </w:num>
  <w:num w:numId="4" w16cid:durableId="1045789529">
    <w:abstractNumId w:val="14"/>
  </w:num>
  <w:num w:numId="5" w16cid:durableId="29500119">
    <w:abstractNumId w:val="5"/>
  </w:num>
  <w:num w:numId="6" w16cid:durableId="1932884202">
    <w:abstractNumId w:val="13"/>
  </w:num>
  <w:num w:numId="7" w16cid:durableId="1221475795">
    <w:abstractNumId w:val="15"/>
  </w:num>
  <w:num w:numId="8" w16cid:durableId="1106735174">
    <w:abstractNumId w:val="2"/>
  </w:num>
  <w:num w:numId="9" w16cid:durableId="298147733">
    <w:abstractNumId w:val="21"/>
  </w:num>
  <w:num w:numId="10" w16cid:durableId="1650397440">
    <w:abstractNumId w:val="23"/>
  </w:num>
  <w:num w:numId="11" w16cid:durableId="1816292327">
    <w:abstractNumId w:val="12"/>
  </w:num>
  <w:num w:numId="12" w16cid:durableId="1828667595">
    <w:abstractNumId w:val="5"/>
    <w:lvlOverride w:ilvl="0">
      <w:startOverride w:val="2"/>
    </w:lvlOverride>
    <w:lvlOverride w:ilvl="1">
      <w:startOverride w:val="1"/>
    </w:lvlOverride>
  </w:num>
  <w:num w:numId="13" w16cid:durableId="1990360249">
    <w:abstractNumId w:val="9"/>
  </w:num>
  <w:num w:numId="14" w16cid:durableId="836464343">
    <w:abstractNumId w:val="1"/>
  </w:num>
  <w:num w:numId="15" w16cid:durableId="1567373048">
    <w:abstractNumId w:val="25"/>
  </w:num>
  <w:num w:numId="16" w16cid:durableId="737558589">
    <w:abstractNumId w:val="0"/>
  </w:num>
  <w:num w:numId="17" w16cid:durableId="1334602445">
    <w:abstractNumId w:val="22"/>
  </w:num>
  <w:num w:numId="18" w16cid:durableId="1311133080">
    <w:abstractNumId w:val="24"/>
  </w:num>
  <w:num w:numId="19" w16cid:durableId="1439134206">
    <w:abstractNumId w:val="5"/>
    <w:lvlOverride w:ilvl="0">
      <w:startOverride w:val="4"/>
    </w:lvlOverride>
    <w:lvlOverride w:ilvl="1">
      <w:startOverride w:val="1"/>
    </w:lvlOverride>
  </w:num>
  <w:num w:numId="20" w16cid:durableId="668141370">
    <w:abstractNumId w:val="26"/>
  </w:num>
  <w:num w:numId="21" w16cid:durableId="1484003668">
    <w:abstractNumId w:val="16"/>
  </w:num>
  <w:num w:numId="22" w16cid:durableId="1714424964">
    <w:abstractNumId w:val="5"/>
  </w:num>
  <w:num w:numId="23" w16cid:durableId="770855095">
    <w:abstractNumId w:val="5"/>
  </w:num>
  <w:num w:numId="24" w16cid:durableId="1156802367">
    <w:abstractNumId w:val="8"/>
  </w:num>
  <w:num w:numId="25" w16cid:durableId="1495874913">
    <w:abstractNumId w:val="18"/>
  </w:num>
  <w:num w:numId="26" w16cid:durableId="693656808">
    <w:abstractNumId w:val="5"/>
    <w:lvlOverride w:ilvl="0">
      <w:startOverride w:val="1"/>
    </w:lvlOverride>
  </w:num>
  <w:num w:numId="27" w16cid:durableId="1028524638">
    <w:abstractNumId w:val="5"/>
    <w:lvlOverride w:ilvl="0">
      <w:startOverride w:val="5"/>
    </w:lvlOverride>
    <w:lvlOverride w:ilvl="1">
      <w:startOverride w:val="1"/>
    </w:lvlOverride>
  </w:num>
  <w:num w:numId="28" w16cid:durableId="946546903">
    <w:abstractNumId w:val="5"/>
  </w:num>
  <w:num w:numId="29" w16cid:durableId="1272467695">
    <w:abstractNumId w:val="6"/>
  </w:num>
  <w:num w:numId="30" w16cid:durableId="2083016328">
    <w:abstractNumId w:val="5"/>
  </w:num>
  <w:num w:numId="31" w16cid:durableId="410473246">
    <w:abstractNumId w:val="5"/>
  </w:num>
  <w:num w:numId="32" w16cid:durableId="1315332582">
    <w:abstractNumId w:val="4"/>
  </w:num>
  <w:num w:numId="33" w16cid:durableId="129518268">
    <w:abstractNumId w:val="5"/>
  </w:num>
  <w:num w:numId="34" w16cid:durableId="1471552719">
    <w:abstractNumId w:val="20"/>
  </w:num>
  <w:num w:numId="35" w16cid:durableId="1879315901">
    <w:abstractNumId w:val="5"/>
  </w:num>
  <w:num w:numId="36" w16cid:durableId="1610626842">
    <w:abstractNumId w:val="3"/>
  </w:num>
  <w:num w:numId="37" w16cid:durableId="471673737">
    <w:abstractNumId w:val="5"/>
  </w:num>
  <w:num w:numId="38" w16cid:durableId="1043990697">
    <w:abstractNumId w:val="19"/>
  </w:num>
  <w:num w:numId="39" w16cid:durableId="392199482">
    <w:abstractNumId w:val="10"/>
  </w:num>
  <w:num w:numId="40" w16cid:durableId="876045029">
    <w:abstractNumId w:val="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5A3332"/>
    <w:rsid w:val="000030CE"/>
    <w:rsid w:val="000049CD"/>
    <w:rsid w:val="00005EDD"/>
    <w:rsid w:val="0000630F"/>
    <w:rsid w:val="000071A0"/>
    <w:rsid w:val="0000751E"/>
    <w:rsid w:val="00007A1C"/>
    <w:rsid w:val="00010AE5"/>
    <w:rsid w:val="00010D62"/>
    <w:rsid w:val="00011141"/>
    <w:rsid w:val="00012B83"/>
    <w:rsid w:val="00020403"/>
    <w:rsid w:val="0002192E"/>
    <w:rsid w:val="000246B5"/>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409CD"/>
    <w:rsid w:val="00042457"/>
    <w:rsid w:val="00043013"/>
    <w:rsid w:val="00045A6F"/>
    <w:rsid w:val="00046631"/>
    <w:rsid w:val="00051F25"/>
    <w:rsid w:val="00051FA9"/>
    <w:rsid w:val="0005343A"/>
    <w:rsid w:val="0005416E"/>
    <w:rsid w:val="00055B0E"/>
    <w:rsid w:val="00055F5B"/>
    <w:rsid w:val="0005655E"/>
    <w:rsid w:val="00057217"/>
    <w:rsid w:val="00060525"/>
    <w:rsid w:val="00062416"/>
    <w:rsid w:val="0006277C"/>
    <w:rsid w:val="000629D3"/>
    <w:rsid w:val="00064488"/>
    <w:rsid w:val="000659CF"/>
    <w:rsid w:val="00065AB5"/>
    <w:rsid w:val="00066303"/>
    <w:rsid w:val="00070800"/>
    <w:rsid w:val="000708A0"/>
    <w:rsid w:val="00070E74"/>
    <w:rsid w:val="00071847"/>
    <w:rsid w:val="00073D0B"/>
    <w:rsid w:val="000777AE"/>
    <w:rsid w:val="000803D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3E4"/>
    <w:rsid w:val="000C54A8"/>
    <w:rsid w:val="000C575C"/>
    <w:rsid w:val="000C583C"/>
    <w:rsid w:val="000C5FF4"/>
    <w:rsid w:val="000C716F"/>
    <w:rsid w:val="000C7E60"/>
    <w:rsid w:val="000D0179"/>
    <w:rsid w:val="000D0FF3"/>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1B1B"/>
    <w:rsid w:val="001022E8"/>
    <w:rsid w:val="00103547"/>
    <w:rsid w:val="00103DCA"/>
    <w:rsid w:val="001074D0"/>
    <w:rsid w:val="0011025B"/>
    <w:rsid w:val="001132AE"/>
    <w:rsid w:val="00114812"/>
    <w:rsid w:val="00114C22"/>
    <w:rsid w:val="001154BB"/>
    <w:rsid w:val="00115F3A"/>
    <w:rsid w:val="001207B0"/>
    <w:rsid w:val="0012269C"/>
    <w:rsid w:val="00122988"/>
    <w:rsid w:val="001253D8"/>
    <w:rsid w:val="00127264"/>
    <w:rsid w:val="001276C0"/>
    <w:rsid w:val="00131348"/>
    <w:rsid w:val="00131971"/>
    <w:rsid w:val="00131B33"/>
    <w:rsid w:val="001326CB"/>
    <w:rsid w:val="00133180"/>
    <w:rsid w:val="001341CA"/>
    <w:rsid w:val="00134B5B"/>
    <w:rsid w:val="00136692"/>
    <w:rsid w:val="00136C5A"/>
    <w:rsid w:val="0014256B"/>
    <w:rsid w:val="001428F7"/>
    <w:rsid w:val="001462A3"/>
    <w:rsid w:val="00146DC3"/>
    <w:rsid w:val="00151960"/>
    <w:rsid w:val="00151FD7"/>
    <w:rsid w:val="00154458"/>
    <w:rsid w:val="00155BE1"/>
    <w:rsid w:val="00157276"/>
    <w:rsid w:val="001572EA"/>
    <w:rsid w:val="00157E2E"/>
    <w:rsid w:val="001608B8"/>
    <w:rsid w:val="00160D36"/>
    <w:rsid w:val="0016347F"/>
    <w:rsid w:val="00163A81"/>
    <w:rsid w:val="00166622"/>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372C"/>
    <w:rsid w:val="001F37B7"/>
    <w:rsid w:val="001F6744"/>
    <w:rsid w:val="001F753F"/>
    <w:rsid w:val="00200415"/>
    <w:rsid w:val="00200E02"/>
    <w:rsid w:val="0020134C"/>
    <w:rsid w:val="00202B27"/>
    <w:rsid w:val="00203C20"/>
    <w:rsid w:val="002059FD"/>
    <w:rsid w:val="0020703A"/>
    <w:rsid w:val="0020758E"/>
    <w:rsid w:val="002100AD"/>
    <w:rsid w:val="00212ED9"/>
    <w:rsid w:val="0021315D"/>
    <w:rsid w:val="00213C83"/>
    <w:rsid w:val="0021667B"/>
    <w:rsid w:val="00216C51"/>
    <w:rsid w:val="00217435"/>
    <w:rsid w:val="002201B3"/>
    <w:rsid w:val="0022063F"/>
    <w:rsid w:val="002215C8"/>
    <w:rsid w:val="00221C88"/>
    <w:rsid w:val="002224EC"/>
    <w:rsid w:val="00223647"/>
    <w:rsid w:val="00225953"/>
    <w:rsid w:val="00230734"/>
    <w:rsid w:val="0023076E"/>
    <w:rsid w:val="002325C8"/>
    <w:rsid w:val="002328EC"/>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3652"/>
    <w:rsid w:val="002941BE"/>
    <w:rsid w:val="00295703"/>
    <w:rsid w:val="00296390"/>
    <w:rsid w:val="002A0169"/>
    <w:rsid w:val="002A0886"/>
    <w:rsid w:val="002A3166"/>
    <w:rsid w:val="002A38E8"/>
    <w:rsid w:val="002A4058"/>
    <w:rsid w:val="002A5ABD"/>
    <w:rsid w:val="002A60C6"/>
    <w:rsid w:val="002A6D69"/>
    <w:rsid w:val="002B10AF"/>
    <w:rsid w:val="002B240D"/>
    <w:rsid w:val="002B31B1"/>
    <w:rsid w:val="002B3D4D"/>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5EDB"/>
    <w:rsid w:val="002E5FA2"/>
    <w:rsid w:val="002E6C76"/>
    <w:rsid w:val="002E7432"/>
    <w:rsid w:val="002F02E0"/>
    <w:rsid w:val="002F11A3"/>
    <w:rsid w:val="002F13D1"/>
    <w:rsid w:val="002F265C"/>
    <w:rsid w:val="002F4740"/>
    <w:rsid w:val="002F560D"/>
    <w:rsid w:val="002F59AA"/>
    <w:rsid w:val="002F71E1"/>
    <w:rsid w:val="00300070"/>
    <w:rsid w:val="00301BE3"/>
    <w:rsid w:val="003045C7"/>
    <w:rsid w:val="00304836"/>
    <w:rsid w:val="0030681B"/>
    <w:rsid w:val="00306829"/>
    <w:rsid w:val="00310025"/>
    <w:rsid w:val="00310625"/>
    <w:rsid w:val="003124EE"/>
    <w:rsid w:val="003149D9"/>
    <w:rsid w:val="00314B8F"/>
    <w:rsid w:val="003160A4"/>
    <w:rsid w:val="00317090"/>
    <w:rsid w:val="003203CC"/>
    <w:rsid w:val="00321219"/>
    <w:rsid w:val="00321EEF"/>
    <w:rsid w:val="003220F8"/>
    <w:rsid w:val="00324779"/>
    <w:rsid w:val="00326B8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300A"/>
    <w:rsid w:val="00343489"/>
    <w:rsid w:val="003438CF"/>
    <w:rsid w:val="00344BC1"/>
    <w:rsid w:val="00345147"/>
    <w:rsid w:val="00351291"/>
    <w:rsid w:val="003524B6"/>
    <w:rsid w:val="00352578"/>
    <w:rsid w:val="00353203"/>
    <w:rsid w:val="003538DF"/>
    <w:rsid w:val="00353AD9"/>
    <w:rsid w:val="003542FA"/>
    <w:rsid w:val="003555D6"/>
    <w:rsid w:val="00357099"/>
    <w:rsid w:val="0036041A"/>
    <w:rsid w:val="00365348"/>
    <w:rsid w:val="00365ADB"/>
    <w:rsid w:val="00367C42"/>
    <w:rsid w:val="00367C84"/>
    <w:rsid w:val="00370716"/>
    <w:rsid w:val="00370774"/>
    <w:rsid w:val="003727B6"/>
    <w:rsid w:val="0037344F"/>
    <w:rsid w:val="00373600"/>
    <w:rsid w:val="00374B34"/>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5C4"/>
    <w:rsid w:val="003C610A"/>
    <w:rsid w:val="003C61A1"/>
    <w:rsid w:val="003D0827"/>
    <w:rsid w:val="003D455E"/>
    <w:rsid w:val="003D4FA7"/>
    <w:rsid w:val="003D5D4F"/>
    <w:rsid w:val="003E0942"/>
    <w:rsid w:val="003E130C"/>
    <w:rsid w:val="003E15E2"/>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7DEB"/>
    <w:rsid w:val="004108B2"/>
    <w:rsid w:val="00413FDA"/>
    <w:rsid w:val="00415D05"/>
    <w:rsid w:val="00420477"/>
    <w:rsid w:val="00421A13"/>
    <w:rsid w:val="00422894"/>
    <w:rsid w:val="004231D8"/>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2EEA"/>
    <w:rsid w:val="0046453B"/>
    <w:rsid w:val="00464F8F"/>
    <w:rsid w:val="00465592"/>
    <w:rsid w:val="00466371"/>
    <w:rsid w:val="004670C7"/>
    <w:rsid w:val="004671B8"/>
    <w:rsid w:val="00470173"/>
    <w:rsid w:val="00470DC5"/>
    <w:rsid w:val="00471C5A"/>
    <w:rsid w:val="004749A4"/>
    <w:rsid w:val="00475720"/>
    <w:rsid w:val="00475F2E"/>
    <w:rsid w:val="004805DF"/>
    <w:rsid w:val="004828DE"/>
    <w:rsid w:val="00483411"/>
    <w:rsid w:val="00484AD9"/>
    <w:rsid w:val="004856E8"/>
    <w:rsid w:val="00485731"/>
    <w:rsid w:val="00485D3B"/>
    <w:rsid w:val="0048631B"/>
    <w:rsid w:val="004867AB"/>
    <w:rsid w:val="0048742C"/>
    <w:rsid w:val="004874E5"/>
    <w:rsid w:val="004921C1"/>
    <w:rsid w:val="0049306D"/>
    <w:rsid w:val="00495784"/>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935"/>
    <w:rsid w:val="004C6A0F"/>
    <w:rsid w:val="004C6C21"/>
    <w:rsid w:val="004D3DDD"/>
    <w:rsid w:val="004D48B3"/>
    <w:rsid w:val="004D4DF1"/>
    <w:rsid w:val="004D4F34"/>
    <w:rsid w:val="004D58D0"/>
    <w:rsid w:val="004D5981"/>
    <w:rsid w:val="004E010F"/>
    <w:rsid w:val="004E14B3"/>
    <w:rsid w:val="004E20D4"/>
    <w:rsid w:val="004E34A0"/>
    <w:rsid w:val="004E56DF"/>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441A"/>
    <w:rsid w:val="00525EDE"/>
    <w:rsid w:val="00530082"/>
    <w:rsid w:val="005332F0"/>
    <w:rsid w:val="00533E8E"/>
    <w:rsid w:val="0053575C"/>
    <w:rsid w:val="00535A7F"/>
    <w:rsid w:val="00536D03"/>
    <w:rsid w:val="00536DD5"/>
    <w:rsid w:val="005374C6"/>
    <w:rsid w:val="00540F33"/>
    <w:rsid w:val="005418C8"/>
    <w:rsid w:val="0054211A"/>
    <w:rsid w:val="00542544"/>
    <w:rsid w:val="00544B52"/>
    <w:rsid w:val="00545ADC"/>
    <w:rsid w:val="00545C05"/>
    <w:rsid w:val="00547238"/>
    <w:rsid w:val="00550B48"/>
    <w:rsid w:val="00551D6E"/>
    <w:rsid w:val="00552039"/>
    <w:rsid w:val="00552DBD"/>
    <w:rsid w:val="00556314"/>
    <w:rsid w:val="00560B25"/>
    <w:rsid w:val="0056138B"/>
    <w:rsid w:val="00561962"/>
    <w:rsid w:val="00562DBC"/>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815A8"/>
    <w:rsid w:val="00583003"/>
    <w:rsid w:val="00583E51"/>
    <w:rsid w:val="005852B3"/>
    <w:rsid w:val="00586CAE"/>
    <w:rsid w:val="005873A7"/>
    <w:rsid w:val="0058789B"/>
    <w:rsid w:val="0059493D"/>
    <w:rsid w:val="0059630A"/>
    <w:rsid w:val="005A0B6F"/>
    <w:rsid w:val="005A0C41"/>
    <w:rsid w:val="005A0ECC"/>
    <w:rsid w:val="005A1875"/>
    <w:rsid w:val="005A29E0"/>
    <w:rsid w:val="005A3332"/>
    <w:rsid w:val="005A4A93"/>
    <w:rsid w:val="005A607D"/>
    <w:rsid w:val="005A622D"/>
    <w:rsid w:val="005A75C1"/>
    <w:rsid w:val="005A7657"/>
    <w:rsid w:val="005B16FA"/>
    <w:rsid w:val="005B247D"/>
    <w:rsid w:val="005B25D8"/>
    <w:rsid w:val="005B376B"/>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1410"/>
    <w:rsid w:val="005D2AC8"/>
    <w:rsid w:val="005D490E"/>
    <w:rsid w:val="005E5997"/>
    <w:rsid w:val="005E6477"/>
    <w:rsid w:val="005E6952"/>
    <w:rsid w:val="005E7CCD"/>
    <w:rsid w:val="005F0D97"/>
    <w:rsid w:val="005F0E7D"/>
    <w:rsid w:val="005F34B3"/>
    <w:rsid w:val="005F382A"/>
    <w:rsid w:val="005F432E"/>
    <w:rsid w:val="005F6918"/>
    <w:rsid w:val="005F720D"/>
    <w:rsid w:val="00600B1C"/>
    <w:rsid w:val="00602152"/>
    <w:rsid w:val="0060219B"/>
    <w:rsid w:val="00602F1A"/>
    <w:rsid w:val="00603D94"/>
    <w:rsid w:val="00603F47"/>
    <w:rsid w:val="00604143"/>
    <w:rsid w:val="00605394"/>
    <w:rsid w:val="006061D4"/>
    <w:rsid w:val="00606BF3"/>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171F"/>
    <w:rsid w:val="00653196"/>
    <w:rsid w:val="00654942"/>
    <w:rsid w:val="006556F6"/>
    <w:rsid w:val="00655982"/>
    <w:rsid w:val="00655E4B"/>
    <w:rsid w:val="00655FB6"/>
    <w:rsid w:val="0065626D"/>
    <w:rsid w:val="006565B3"/>
    <w:rsid w:val="0065774F"/>
    <w:rsid w:val="006601C0"/>
    <w:rsid w:val="00661BDC"/>
    <w:rsid w:val="00663BC9"/>
    <w:rsid w:val="00671BF2"/>
    <w:rsid w:val="00675726"/>
    <w:rsid w:val="00675FA7"/>
    <w:rsid w:val="0068060C"/>
    <w:rsid w:val="00680DE1"/>
    <w:rsid w:val="00681803"/>
    <w:rsid w:val="00681D16"/>
    <w:rsid w:val="0068231E"/>
    <w:rsid w:val="006825E2"/>
    <w:rsid w:val="00682B3A"/>
    <w:rsid w:val="0068503C"/>
    <w:rsid w:val="00685291"/>
    <w:rsid w:val="00686089"/>
    <w:rsid w:val="00686340"/>
    <w:rsid w:val="00687357"/>
    <w:rsid w:val="00687F87"/>
    <w:rsid w:val="006919C7"/>
    <w:rsid w:val="0069296E"/>
    <w:rsid w:val="00694ADD"/>
    <w:rsid w:val="00694E03"/>
    <w:rsid w:val="00695974"/>
    <w:rsid w:val="00696663"/>
    <w:rsid w:val="00696E58"/>
    <w:rsid w:val="006A5E26"/>
    <w:rsid w:val="006A6E0A"/>
    <w:rsid w:val="006A7103"/>
    <w:rsid w:val="006B08C0"/>
    <w:rsid w:val="006B1B31"/>
    <w:rsid w:val="006B1F68"/>
    <w:rsid w:val="006B4835"/>
    <w:rsid w:val="006B757C"/>
    <w:rsid w:val="006C085A"/>
    <w:rsid w:val="006C387F"/>
    <w:rsid w:val="006C38E9"/>
    <w:rsid w:val="006C48EE"/>
    <w:rsid w:val="006C5D93"/>
    <w:rsid w:val="006C6BAC"/>
    <w:rsid w:val="006D09F6"/>
    <w:rsid w:val="006D10D2"/>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BF5"/>
    <w:rsid w:val="006F2E33"/>
    <w:rsid w:val="006F3D47"/>
    <w:rsid w:val="006F3FE9"/>
    <w:rsid w:val="006F4661"/>
    <w:rsid w:val="006F5EF9"/>
    <w:rsid w:val="006F6985"/>
    <w:rsid w:val="006F7117"/>
    <w:rsid w:val="0070064E"/>
    <w:rsid w:val="00701AF3"/>
    <w:rsid w:val="007022DC"/>
    <w:rsid w:val="00704825"/>
    <w:rsid w:val="00706099"/>
    <w:rsid w:val="00707602"/>
    <w:rsid w:val="00714DD7"/>
    <w:rsid w:val="007152BD"/>
    <w:rsid w:val="0071537E"/>
    <w:rsid w:val="007154D4"/>
    <w:rsid w:val="00715F59"/>
    <w:rsid w:val="00716815"/>
    <w:rsid w:val="007171B2"/>
    <w:rsid w:val="0072317D"/>
    <w:rsid w:val="007261AD"/>
    <w:rsid w:val="007265B9"/>
    <w:rsid w:val="00727C34"/>
    <w:rsid w:val="007304FB"/>
    <w:rsid w:val="007336C1"/>
    <w:rsid w:val="00736BA7"/>
    <w:rsid w:val="007376FE"/>
    <w:rsid w:val="00740A7D"/>
    <w:rsid w:val="00752FA9"/>
    <w:rsid w:val="00753BF1"/>
    <w:rsid w:val="00754F7C"/>
    <w:rsid w:val="00755062"/>
    <w:rsid w:val="00756371"/>
    <w:rsid w:val="00756556"/>
    <w:rsid w:val="00756ED8"/>
    <w:rsid w:val="00756FAE"/>
    <w:rsid w:val="00757810"/>
    <w:rsid w:val="007605E1"/>
    <w:rsid w:val="00763218"/>
    <w:rsid w:val="00765039"/>
    <w:rsid w:val="007660F2"/>
    <w:rsid w:val="00770105"/>
    <w:rsid w:val="00773C49"/>
    <w:rsid w:val="007749CA"/>
    <w:rsid w:val="0077576A"/>
    <w:rsid w:val="00775A11"/>
    <w:rsid w:val="00777C8D"/>
    <w:rsid w:val="0078057E"/>
    <w:rsid w:val="00781647"/>
    <w:rsid w:val="00782B81"/>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403C"/>
    <w:rsid w:val="007B4F13"/>
    <w:rsid w:val="007B5024"/>
    <w:rsid w:val="007B6154"/>
    <w:rsid w:val="007C01E4"/>
    <w:rsid w:val="007C0C0B"/>
    <w:rsid w:val="007C3196"/>
    <w:rsid w:val="007C3982"/>
    <w:rsid w:val="007C3EFD"/>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10019"/>
    <w:rsid w:val="00811289"/>
    <w:rsid w:val="008116EB"/>
    <w:rsid w:val="00811BBD"/>
    <w:rsid w:val="00811BCF"/>
    <w:rsid w:val="00811E1A"/>
    <w:rsid w:val="008124C7"/>
    <w:rsid w:val="00813458"/>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CA8"/>
    <w:rsid w:val="008621F8"/>
    <w:rsid w:val="0086242D"/>
    <w:rsid w:val="008637A9"/>
    <w:rsid w:val="0086403C"/>
    <w:rsid w:val="008671E0"/>
    <w:rsid w:val="008709C0"/>
    <w:rsid w:val="00871055"/>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A0AF1"/>
    <w:rsid w:val="008A259C"/>
    <w:rsid w:val="008A3619"/>
    <w:rsid w:val="008A556E"/>
    <w:rsid w:val="008A5613"/>
    <w:rsid w:val="008A573D"/>
    <w:rsid w:val="008A5D63"/>
    <w:rsid w:val="008A741B"/>
    <w:rsid w:val="008B15EF"/>
    <w:rsid w:val="008B2CF2"/>
    <w:rsid w:val="008B3149"/>
    <w:rsid w:val="008B6A17"/>
    <w:rsid w:val="008B735C"/>
    <w:rsid w:val="008C06CB"/>
    <w:rsid w:val="008C1DE4"/>
    <w:rsid w:val="008C2872"/>
    <w:rsid w:val="008C401F"/>
    <w:rsid w:val="008C64A1"/>
    <w:rsid w:val="008C6CEF"/>
    <w:rsid w:val="008D05A2"/>
    <w:rsid w:val="008D0A60"/>
    <w:rsid w:val="008D11A7"/>
    <w:rsid w:val="008D1A09"/>
    <w:rsid w:val="008D24D9"/>
    <w:rsid w:val="008D2694"/>
    <w:rsid w:val="008D43D5"/>
    <w:rsid w:val="008D4530"/>
    <w:rsid w:val="008D5563"/>
    <w:rsid w:val="008D6E95"/>
    <w:rsid w:val="008D73CE"/>
    <w:rsid w:val="008E3F33"/>
    <w:rsid w:val="008E4D49"/>
    <w:rsid w:val="008E61AA"/>
    <w:rsid w:val="008E6C15"/>
    <w:rsid w:val="008E7338"/>
    <w:rsid w:val="008E7EC3"/>
    <w:rsid w:val="008F25B9"/>
    <w:rsid w:val="008F2C49"/>
    <w:rsid w:val="008F4C27"/>
    <w:rsid w:val="008F58BF"/>
    <w:rsid w:val="008F68E9"/>
    <w:rsid w:val="008F6F94"/>
    <w:rsid w:val="008F7A2F"/>
    <w:rsid w:val="009015A9"/>
    <w:rsid w:val="0090314B"/>
    <w:rsid w:val="00903165"/>
    <w:rsid w:val="0090445E"/>
    <w:rsid w:val="0090502E"/>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60093"/>
    <w:rsid w:val="00961933"/>
    <w:rsid w:val="00961EE9"/>
    <w:rsid w:val="009629AC"/>
    <w:rsid w:val="009675DD"/>
    <w:rsid w:val="009727A9"/>
    <w:rsid w:val="0097308E"/>
    <w:rsid w:val="0097338A"/>
    <w:rsid w:val="0097347D"/>
    <w:rsid w:val="00973F1E"/>
    <w:rsid w:val="009740CD"/>
    <w:rsid w:val="00974376"/>
    <w:rsid w:val="009743A6"/>
    <w:rsid w:val="0097455B"/>
    <w:rsid w:val="00975DCC"/>
    <w:rsid w:val="00976879"/>
    <w:rsid w:val="00977DC7"/>
    <w:rsid w:val="00981056"/>
    <w:rsid w:val="00983249"/>
    <w:rsid w:val="009841D5"/>
    <w:rsid w:val="0098478C"/>
    <w:rsid w:val="00985D10"/>
    <w:rsid w:val="00986612"/>
    <w:rsid w:val="00987F4C"/>
    <w:rsid w:val="009905E2"/>
    <w:rsid w:val="00990633"/>
    <w:rsid w:val="009909BD"/>
    <w:rsid w:val="00990F6B"/>
    <w:rsid w:val="009914B6"/>
    <w:rsid w:val="00991736"/>
    <w:rsid w:val="009A29A3"/>
    <w:rsid w:val="009A2DB8"/>
    <w:rsid w:val="009A316B"/>
    <w:rsid w:val="009A39D4"/>
    <w:rsid w:val="009A421A"/>
    <w:rsid w:val="009A48B3"/>
    <w:rsid w:val="009A491F"/>
    <w:rsid w:val="009A6C8F"/>
    <w:rsid w:val="009B073A"/>
    <w:rsid w:val="009B0CE7"/>
    <w:rsid w:val="009B1425"/>
    <w:rsid w:val="009B51D0"/>
    <w:rsid w:val="009B5222"/>
    <w:rsid w:val="009C034D"/>
    <w:rsid w:val="009C2861"/>
    <w:rsid w:val="009C4EF7"/>
    <w:rsid w:val="009D0EC3"/>
    <w:rsid w:val="009D1A10"/>
    <w:rsid w:val="009D3240"/>
    <w:rsid w:val="009D5FD3"/>
    <w:rsid w:val="009D644E"/>
    <w:rsid w:val="009D7A81"/>
    <w:rsid w:val="009E03F3"/>
    <w:rsid w:val="009E1588"/>
    <w:rsid w:val="009E1624"/>
    <w:rsid w:val="009E1FD4"/>
    <w:rsid w:val="009E2A79"/>
    <w:rsid w:val="009E3539"/>
    <w:rsid w:val="009E3F62"/>
    <w:rsid w:val="009E4232"/>
    <w:rsid w:val="009E4A8A"/>
    <w:rsid w:val="009E5658"/>
    <w:rsid w:val="009E76FE"/>
    <w:rsid w:val="009F2056"/>
    <w:rsid w:val="009F27AA"/>
    <w:rsid w:val="009F3206"/>
    <w:rsid w:val="00A038A1"/>
    <w:rsid w:val="00A052DF"/>
    <w:rsid w:val="00A0618B"/>
    <w:rsid w:val="00A07459"/>
    <w:rsid w:val="00A10E3D"/>
    <w:rsid w:val="00A1218D"/>
    <w:rsid w:val="00A13E3F"/>
    <w:rsid w:val="00A15404"/>
    <w:rsid w:val="00A15F94"/>
    <w:rsid w:val="00A217DA"/>
    <w:rsid w:val="00A27EB0"/>
    <w:rsid w:val="00A30E2E"/>
    <w:rsid w:val="00A30EFD"/>
    <w:rsid w:val="00A31FDB"/>
    <w:rsid w:val="00A325D4"/>
    <w:rsid w:val="00A3464C"/>
    <w:rsid w:val="00A34C25"/>
    <w:rsid w:val="00A3557D"/>
    <w:rsid w:val="00A358C0"/>
    <w:rsid w:val="00A35F59"/>
    <w:rsid w:val="00A369BD"/>
    <w:rsid w:val="00A43926"/>
    <w:rsid w:val="00A457AB"/>
    <w:rsid w:val="00A45BA0"/>
    <w:rsid w:val="00A45E2F"/>
    <w:rsid w:val="00A470C5"/>
    <w:rsid w:val="00A473C9"/>
    <w:rsid w:val="00A50627"/>
    <w:rsid w:val="00A517D3"/>
    <w:rsid w:val="00A52BE6"/>
    <w:rsid w:val="00A552C2"/>
    <w:rsid w:val="00A55744"/>
    <w:rsid w:val="00A61CA8"/>
    <w:rsid w:val="00A61CB9"/>
    <w:rsid w:val="00A6380B"/>
    <w:rsid w:val="00A63934"/>
    <w:rsid w:val="00A64799"/>
    <w:rsid w:val="00A67725"/>
    <w:rsid w:val="00A67ECD"/>
    <w:rsid w:val="00A703E5"/>
    <w:rsid w:val="00A718FF"/>
    <w:rsid w:val="00A71C90"/>
    <w:rsid w:val="00A7258C"/>
    <w:rsid w:val="00A72D07"/>
    <w:rsid w:val="00A72E35"/>
    <w:rsid w:val="00A7469E"/>
    <w:rsid w:val="00A767AF"/>
    <w:rsid w:val="00A76FCC"/>
    <w:rsid w:val="00A8154A"/>
    <w:rsid w:val="00A8252B"/>
    <w:rsid w:val="00A82600"/>
    <w:rsid w:val="00A834C8"/>
    <w:rsid w:val="00A83C17"/>
    <w:rsid w:val="00A84FB8"/>
    <w:rsid w:val="00A86816"/>
    <w:rsid w:val="00A86A60"/>
    <w:rsid w:val="00A87F24"/>
    <w:rsid w:val="00A92BA9"/>
    <w:rsid w:val="00A92BDE"/>
    <w:rsid w:val="00A92BE4"/>
    <w:rsid w:val="00A92C85"/>
    <w:rsid w:val="00A93155"/>
    <w:rsid w:val="00A9419E"/>
    <w:rsid w:val="00A9489B"/>
    <w:rsid w:val="00A952F5"/>
    <w:rsid w:val="00A95B87"/>
    <w:rsid w:val="00A9673E"/>
    <w:rsid w:val="00AA0CCE"/>
    <w:rsid w:val="00AA3225"/>
    <w:rsid w:val="00AA3865"/>
    <w:rsid w:val="00AA4250"/>
    <w:rsid w:val="00AA4B50"/>
    <w:rsid w:val="00AA5FAB"/>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1FB2"/>
    <w:rsid w:val="00AD4405"/>
    <w:rsid w:val="00AD574E"/>
    <w:rsid w:val="00AD5AD4"/>
    <w:rsid w:val="00AD6ECA"/>
    <w:rsid w:val="00AD7A68"/>
    <w:rsid w:val="00AE1B29"/>
    <w:rsid w:val="00AE2B0D"/>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603F"/>
    <w:rsid w:val="00B06DED"/>
    <w:rsid w:val="00B1152C"/>
    <w:rsid w:val="00B1476A"/>
    <w:rsid w:val="00B167EE"/>
    <w:rsid w:val="00B16890"/>
    <w:rsid w:val="00B16B3F"/>
    <w:rsid w:val="00B17471"/>
    <w:rsid w:val="00B2042C"/>
    <w:rsid w:val="00B214C2"/>
    <w:rsid w:val="00B23470"/>
    <w:rsid w:val="00B23B78"/>
    <w:rsid w:val="00B2498D"/>
    <w:rsid w:val="00B256A9"/>
    <w:rsid w:val="00B25F1B"/>
    <w:rsid w:val="00B261D2"/>
    <w:rsid w:val="00B276F1"/>
    <w:rsid w:val="00B27D74"/>
    <w:rsid w:val="00B30FBF"/>
    <w:rsid w:val="00B313EB"/>
    <w:rsid w:val="00B33A59"/>
    <w:rsid w:val="00B40AE8"/>
    <w:rsid w:val="00B41723"/>
    <w:rsid w:val="00B41C34"/>
    <w:rsid w:val="00B42601"/>
    <w:rsid w:val="00B452B7"/>
    <w:rsid w:val="00B4594A"/>
    <w:rsid w:val="00B463B0"/>
    <w:rsid w:val="00B46FA5"/>
    <w:rsid w:val="00B475A7"/>
    <w:rsid w:val="00B50DD3"/>
    <w:rsid w:val="00B5384E"/>
    <w:rsid w:val="00B55708"/>
    <w:rsid w:val="00B55FBD"/>
    <w:rsid w:val="00B576CB"/>
    <w:rsid w:val="00B61DBB"/>
    <w:rsid w:val="00B63B8D"/>
    <w:rsid w:val="00B66ECB"/>
    <w:rsid w:val="00B719D3"/>
    <w:rsid w:val="00B748CD"/>
    <w:rsid w:val="00B75A12"/>
    <w:rsid w:val="00B75BED"/>
    <w:rsid w:val="00B766AC"/>
    <w:rsid w:val="00B825EE"/>
    <w:rsid w:val="00B8432F"/>
    <w:rsid w:val="00B86096"/>
    <w:rsid w:val="00B8646F"/>
    <w:rsid w:val="00B86BDC"/>
    <w:rsid w:val="00B8774E"/>
    <w:rsid w:val="00B87906"/>
    <w:rsid w:val="00B934E5"/>
    <w:rsid w:val="00B938DF"/>
    <w:rsid w:val="00B94C2F"/>
    <w:rsid w:val="00B956AD"/>
    <w:rsid w:val="00B9715D"/>
    <w:rsid w:val="00B978AB"/>
    <w:rsid w:val="00BA1366"/>
    <w:rsid w:val="00BA37E2"/>
    <w:rsid w:val="00BB0344"/>
    <w:rsid w:val="00BB09BA"/>
    <w:rsid w:val="00BB0D39"/>
    <w:rsid w:val="00BB16DC"/>
    <w:rsid w:val="00BB18DC"/>
    <w:rsid w:val="00BB1D74"/>
    <w:rsid w:val="00BB21AF"/>
    <w:rsid w:val="00BB3638"/>
    <w:rsid w:val="00BB36C5"/>
    <w:rsid w:val="00BB411B"/>
    <w:rsid w:val="00BB423B"/>
    <w:rsid w:val="00BB5945"/>
    <w:rsid w:val="00BB722F"/>
    <w:rsid w:val="00BC06BE"/>
    <w:rsid w:val="00BC1A4A"/>
    <w:rsid w:val="00BC1D82"/>
    <w:rsid w:val="00BC2A32"/>
    <w:rsid w:val="00BC4433"/>
    <w:rsid w:val="00BC4F3A"/>
    <w:rsid w:val="00BC5E1F"/>
    <w:rsid w:val="00BC680E"/>
    <w:rsid w:val="00BC6E13"/>
    <w:rsid w:val="00BC71CD"/>
    <w:rsid w:val="00BC7E9D"/>
    <w:rsid w:val="00BD37C8"/>
    <w:rsid w:val="00BD3D3A"/>
    <w:rsid w:val="00BE0C45"/>
    <w:rsid w:val="00BE1DEB"/>
    <w:rsid w:val="00BE44D8"/>
    <w:rsid w:val="00BF150B"/>
    <w:rsid w:val="00BF1CFF"/>
    <w:rsid w:val="00BF3B70"/>
    <w:rsid w:val="00BF5500"/>
    <w:rsid w:val="00BF594D"/>
    <w:rsid w:val="00BF73FF"/>
    <w:rsid w:val="00BF76D2"/>
    <w:rsid w:val="00C0195D"/>
    <w:rsid w:val="00C01CA2"/>
    <w:rsid w:val="00C01F4F"/>
    <w:rsid w:val="00C048B6"/>
    <w:rsid w:val="00C07AFA"/>
    <w:rsid w:val="00C1135A"/>
    <w:rsid w:val="00C118FE"/>
    <w:rsid w:val="00C11927"/>
    <w:rsid w:val="00C12340"/>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E37"/>
    <w:rsid w:val="00C57187"/>
    <w:rsid w:val="00C6091F"/>
    <w:rsid w:val="00C65DFB"/>
    <w:rsid w:val="00C66BFA"/>
    <w:rsid w:val="00C7179D"/>
    <w:rsid w:val="00C813DE"/>
    <w:rsid w:val="00C8214E"/>
    <w:rsid w:val="00C82BD6"/>
    <w:rsid w:val="00C8467B"/>
    <w:rsid w:val="00C86518"/>
    <w:rsid w:val="00C91705"/>
    <w:rsid w:val="00C91CEC"/>
    <w:rsid w:val="00C94136"/>
    <w:rsid w:val="00C9459A"/>
    <w:rsid w:val="00C9474C"/>
    <w:rsid w:val="00C95267"/>
    <w:rsid w:val="00C971FC"/>
    <w:rsid w:val="00C973AE"/>
    <w:rsid w:val="00CA1096"/>
    <w:rsid w:val="00CA1340"/>
    <w:rsid w:val="00CA1484"/>
    <w:rsid w:val="00CA2106"/>
    <w:rsid w:val="00CA26A1"/>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606"/>
    <w:rsid w:val="00CC483F"/>
    <w:rsid w:val="00CC68D1"/>
    <w:rsid w:val="00CC6C77"/>
    <w:rsid w:val="00CC7820"/>
    <w:rsid w:val="00CC7F68"/>
    <w:rsid w:val="00CD1D41"/>
    <w:rsid w:val="00CD2171"/>
    <w:rsid w:val="00CD38ED"/>
    <w:rsid w:val="00CD55A2"/>
    <w:rsid w:val="00CD6359"/>
    <w:rsid w:val="00CD74DE"/>
    <w:rsid w:val="00CE05AF"/>
    <w:rsid w:val="00CE0C45"/>
    <w:rsid w:val="00CE3D98"/>
    <w:rsid w:val="00CE5550"/>
    <w:rsid w:val="00CE5BB5"/>
    <w:rsid w:val="00CE61BA"/>
    <w:rsid w:val="00CE67A7"/>
    <w:rsid w:val="00CE6EB0"/>
    <w:rsid w:val="00CE7391"/>
    <w:rsid w:val="00CF2A3B"/>
    <w:rsid w:val="00CF5D46"/>
    <w:rsid w:val="00CF5FCB"/>
    <w:rsid w:val="00CF792A"/>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7172"/>
    <w:rsid w:val="00D27559"/>
    <w:rsid w:val="00D3080C"/>
    <w:rsid w:val="00D33CB4"/>
    <w:rsid w:val="00D346A5"/>
    <w:rsid w:val="00D3507D"/>
    <w:rsid w:val="00D368DE"/>
    <w:rsid w:val="00D4051F"/>
    <w:rsid w:val="00D40C0A"/>
    <w:rsid w:val="00D410ED"/>
    <w:rsid w:val="00D43D26"/>
    <w:rsid w:val="00D44561"/>
    <w:rsid w:val="00D476F7"/>
    <w:rsid w:val="00D47F93"/>
    <w:rsid w:val="00D50EB8"/>
    <w:rsid w:val="00D51613"/>
    <w:rsid w:val="00D53B3C"/>
    <w:rsid w:val="00D54EA3"/>
    <w:rsid w:val="00D55FE3"/>
    <w:rsid w:val="00D60412"/>
    <w:rsid w:val="00D607C3"/>
    <w:rsid w:val="00D63644"/>
    <w:rsid w:val="00D67032"/>
    <w:rsid w:val="00D67749"/>
    <w:rsid w:val="00D67849"/>
    <w:rsid w:val="00D72F17"/>
    <w:rsid w:val="00D732FE"/>
    <w:rsid w:val="00D7676F"/>
    <w:rsid w:val="00D76829"/>
    <w:rsid w:val="00D76A64"/>
    <w:rsid w:val="00D8046B"/>
    <w:rsid w:val="00D807E3"/>
    <w:rsid w:val="00D80F17"/>
    <w:rsid w:val="00D81108"/>
    <w:rsid w:val="00D81533"/>
    <w:rsid w:val="00D81EFD"/>
    <w:rsid w:val="00D82A3B"/>
    <w:rsid w:val="00D830E9"/>
    <w:rsid w:val="00D84492"/>
    <w:rsid w:val="00D874EB"/>
    <w:rsid w:val="00D90F85"/>
    <w:rsid w:val="00D92063"/>
    <w:rsid w:val="00D924B3"/>
    <w:rsid w:val="00D926E2"/>
    <w:rsid w:val="00D92741"/>
    <w:rsid w:val="00D929F2"/>
    <w:rsid w:val="00D960E5"/>
    <w:rsid w:val="00DA00D4"/>
    <w:rsid w:val="00DA088D"/>
    <w:rsid w:val="00DA1E07"/>
    <w:rsid w:val="00DA2658"/>
    <w:rsid w:val="00DA3686"/>
    <w:rsid w:val="00DA3D52"/>
    <w:rsid w:val="00DA6989"/>
    <w:rsid w:val="00DA735C"/>
    <w:rsid w:val="00DB129B"/>
    <w:rsid w:val="00DB3340"/>
    <w:rsid w:val="00DB62E9"/>
    <w:rsid w:val="00DB6AFF"/>
    <w:rsid w:val="00DB6FCE"/>
    <w:rsid w:val="00DC0058"/>
    <w:rsid w:val="00DC031D"/>
    <w:rsid w:val="00DC13F8"/>
    <w:rsid w:val="00DC172C"/>
    <w:rsid w:val="00DC269B"/>
    <w:rsid w:val="00DC26B3"/>
    <w:rsid w:val="00DC4081"/>
    <w:rsid w:val="00DC42C2"/>
    <w:rsid w:val="00DC43F2"/>
    <w:rsid w:val="00DC60FF"/>
    <w:rsid w:val="00DC678A"/>
    <w:rsid w:val="00DC6971"/>
    <w:rsid w:val="00DC6F19"/>
    <w:rsid w:val="00DC6F8F"/>
    <w:rsid w:val="00DC7B65"/>
    <w:rsid w:val="00DC7FD2"/>
    <w:rsid w:val="00DD1970"/>
    <w:rsid w:val="00DD3217"/>
    <w:rsid w:val="00DD3BD6"/>
    <w:rsid w:val="00DD3C8C"/>
    <w:rsid w:val="00DD4636"/>
    <w:rsid w:val="00DD4BE5"/>
    <w:rsid w:val="00DD5F77"/>
    <w:rsid w:val="00DD6B90"/>
    <w:rsid w:val="00DD7426"/>
    <w:rsid w:val="00DE04E7"/>
    <w:rsid w:val="00DE074A"/>
    <w:rsid w:val="00DE0D83"/>
    <w:rsid w:val="00DE3711"/>
    <w:rsid w:val="00DE7B9D"/>
    <w:rsid w:val="00DF039F"/>
    <w:rsid w:val="00DF0759"/>
    <w:rsid w:val="00DF0B8E"/>
    <w:rsid w:val="00DF4F79"/>
    <w:rsid w:val="00DF5944"/>
    <w:rsid w:val="00DF5DBD"/>
    <w:rsid w:val="00DF7D67"/>
    <w:rsid w:val="00DF7E2C"/>
    <w:rsid w:val="00E03365"/>
    <w:rsid w:val="00E057FC"/>
    <w:rsid w:val="00E07DA4"/>
    <w:rsid w:val="00E1181D"/>
    <w:rsid w:val="00E1196E"/>
    <w:rsid w:val="00E124D0"/>
    <w:rsid w:val="00E13093"/>
    <w:rsid w:val="00E15203"/>
    <w:rsid w:val="00E157AB"/>
    <w:rsid w:val="00E16951"/>
    <w:rsid w:val="00E16D72"/>
    <w:rsid w:val="00E20DD0"/>
    <w:rsid w:val="00E24EA4"/>
    <w:rsid w:val="00E24EC2"/>
    <w:rsid w:val="00E25DB9"/>
    <w:rsid w:val="00E27739"/>
    <w:rsid w:val="00E30B20"/>
    <w:rsid w:val="00E31B20"/>
    <w:rsid w:val="00E326D0"/>
    <w:rsid w:val="00E33AE1"/>
    <w:rsid w:val="00E33D4E"/>
    <w:rsid w:val="00E33FDA"/>
    <w:rsid w:val="00E34156"/>
    <w:rsid w:val="00E41E52"/>
    <w:rsid w:val="00E4608E"/>
    <w:rsid w:val="00E464CE"/>
    <w:rsid w:val="00E465A2"/>
    <w:rsid w:val="00E4663E"/>
    <w:rsid w:val="00E47CCD"/>
    <w:rsid w:val="00E50D2D"/>
    <w:rsid w:val="00E523A5"/>
    <w:rsid w:val="00E53051"/>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9031F"/>
    <w:rsid w:val="00E92F77"/>
    <w:rsid w:val="00E946D8"/>
    <w:rsid w:val="00E95E0C"/>
    <w:rsid w:val="00E960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FDE"/>
    <w:rsid w:val="00F043C6"/>
    <w:rsid w:val="00F0666C"/>
    <w:rsid w:val="00F072DF"/>
    <w:rsid w:val="00F07570"/>
    <w:rsid w:val="00F07F41"/>
    <w:rsid w:val="00F10370"/>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674D"/>
    <w:rsid w:val="00F4698B"/>
    <w:rsid w:val="00F47721"/>
    <w:rsid w:val="00F50A42"/>
    <w:rsid w:val="00F50F0B"/>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2C71"/>
    <w:rsid w:val="00FC2E7D"/>
    <w:rsid w:val="00FC3E16"/>
    <w:rsid w:val="00FC45D8"/>
    <w:rsid w:val="00FD330D"/>
    <w:rsid w:val="00FD3697"/>
    <w:rsid w:val="00FE0A9B"/>
    <w:rsid w:val="00FE1D98"/>
    <w:rsid w:val="00FE25A3"/>
    <w:rsid w:val="00FE525B"/>
    <w:rsid w:val="00FE5557"/>
    <w:rsid w:val="00FE56CE"/>
    <w:rsid w:val="00FE5BD7"/>
    <w:rsid w:val="00FF22A0"/>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684B78F5-680E-4BBE-84E9-3D040D496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5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oleObject" Target="embeddings/oleObject2.bin"/><Relationship Id="rId28" Type="http://schemas.openxmlformats.org/officeDocument/2006/relationships/image" Target="media/image1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50</TotalTime>
  <Pages>1</Pages>
  <Words>9353</Words>
  <Characters>51446</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6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Jonathan Ulfe Dulanto</cp:lastModifiedBy>
  <cp:revision>22</cp:revision>
  <cp:lastPrinted>2017-07-03T23:17:00Z</cp:lastPrinted>
  <dcterms:created xsi:type="dcterms:W3CDTF">2021-11-10T21:59:00Z</dcterms:created>
  <dcterms:modified xsi:type="dcterms:W3CDTF">2022-07-22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